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A5702" w14:textId="77777777" w:rsidR="007D3C00" w:rsidRPr="00DB53DA" w:rsidRDefault="002B2436" w:rsidP="00DB53DA">
      <w:r w:rsidRPr="00DB53DA">
        <w:t>Chinese Calligraphy Art's Innovation and Communication in the Digital Age</w:t>
      </w:r>
    </w:p>
    <w:p w14:paraId="13189B5B" w14:textId="77777777" w:rsidR="007D3C00" w:rsidRDefault="002B2436" w:rsidP="00DB53DA">
      <w:r>
        <w:t>__________________________________________________________________________________________</w:t>
      </w:r>
    </w:p>
    <w:p w14:paraId="320CAB4E" w14:textId="77777777" w:rsidR="007D3C00" w:rsidRDefault="007D3C00" w:rsidP="00DB53DA">
      <w:bookmarkStart w:id="0" w:name="_Toc404701706"/>
      <w:bookmarkStart w:id="1" w:name="_Toc410117304"/>
      <w:bookmarkStart w:id="2" w:name="_Toc407113533"/>
    </w:p>
    <w:p w14:paraId="515D8405" w14:textId="06D23C61" w:rsidR="007D3C00" w:rsidRDefault="002B2436" w:rsidP="00DB53DA">
      <w:r>
        <w:rPr>
          <w:b/>
          <w:bCs/>
          <w:szCs w:val="27"/>
        </w:rPr>
        <w:t>Abstract:</w:t>
      </w:r>
      <w:r>
        <w:t xml:space="preserve"> </w:t>
      </w:r>
      <w:bookmarkStart w:id="3" w:name="OLE_LINK1"/>
      <w:r w:rsidR="00442B13" w:rsidRPr="00442B13">
        <w:t xml:space="preserve">Chinese calligraphy art is an important carrier of Chinese culture, and its communication and innovation in the digital environment have become an increasing concern for researchers. This study examines how digital technology influences the inheritance and development of calligraphy art. A literature review approach was applied, in which relevant studies were collected, screened, and classified, followed by thematic synthesis to identify key perspectives and trends. The findings show that digital technology has widened the channels of dissemination, reached broader audiences, and strengthened cultural identity and international influence. At the same time, problems such as uneven quality of resources, the weakening of </w:t>
      </w:r>
      <w:r w:rsidR="00D11B9B">
        <w:t xml:space="preserve">the </w:t>
      </w:r>
      <w:r w:rsidR="00442B13" w:rsidRPr="00442B13">
        <w:t>traditional spirit, and copyright issues remain prominent. The study highlights the dynamic interaction between traditional art and digital technology, and provides insights into cultural communication, art education, and the sustainable inheritance of calligraphy in the digital age.</w:t>
      </w:r>
    </w:p>
    <w:p w14:paraId="37998638" w14:textId="77777777" w:rsidR="00442B13" w:rsidRDefault="00442B13" w:rsidP="00DB53DA"/>
    <w:bookmarkEnd w:id="3"/>
    <w:p w14:paraId="0B9E9EE4" w14:textId="77777777" w:rsidR="007D3C00" w:rsidRDefault="002B2436" w:rsidP="00DB53DA">
      <w:r>
        <w:rPr>
          <w:b/>
          <w:bCs/>
        </w:rPr>
        <w:t>Keywords</w:t>
      </w:r>
      <w:r>
        <w:t>: Digital Era; Calligraphy Art; Cultural Communication; Digital Technology; Innovative Development</w:t>
      </w:r>
    </w:p>
    <w:p w14:paraId="5F4259F5" w14:textId="77777777" w:rsidR="007D3C00" w:rsidRDefault="007D3C00" w:rsidP="00DB53DA"/>
    <w:p w14:paraId="0F81F0A3" w14:textId="77777777" w:rsidR="007D3C00" w:rsidRDefault="002B2436" w:rsidP="00DB53DA">
      <w:r>
        <w:t>___________________________________________________________________________</w:t>
      </w:r>
    </w:p>
    <w:bookmarkEnd w:id="0"/>
    <w:bookmarkEnd w:id="1"/>
    <w:bookmarkEnd w:id="2"/>
    <w:p w14:paraId="06F94E85" w14:textId="77777777" w:rsidR="007D3C00" w:rsidRDefault="002B2436" w:rsidP="00DB53DA">
      <w:r>
        <w:t>1. Introduction</w:t>
      </w:r>
    </w:p>
    <w:p w14:paraId="25460BBA" w14:textId="77777777" w:rsidR="007D3C00" w:rsidRDefault="007D3C00" w:rsidP="00DB53DA">
      <w:bookmarkStart w:id="4" w:name="OLE_LINK2"/>
    </w:p>
    <w:bookmarkEnd w:id="4"/>
    <w:p w14:paraId="0B3C9605" w14:textId="41540612" w:rsidR="007D3C00" w:rsidRPr="00D00E61" w:rsidRDefault="002B2436" w:rsidP="00DB53DA">
      <w:pPr>
        <w:rPr>
          <w:color w:val="FF0000"/>
        </w:rPr>
      </w:pPr>
      <w:r>
        <w:t>The digital age takes information technology as cor</w:t>
      </w:r>
      <w:r>
        <w:t>e, digital technology as support, emerging technology such as the Internet, big data, and artificial intelligence as engine, driving social revolution and change</w:t>
      </w:r>
      <w:r w:rsidR="00E91D9C">
        <w:fldChar w:fldCharType="begin"/>
      </w:r>
      <w:r w:rsidR="00E91D9C">
        <w:instrText xml:space="preserve"> ADDIN ZOTERO_ITEM CSL_CITATION {"citationID":"q15pvzTt","properties":{"formattedCitation":"(Burkut et al., 2025)","plainCitation":"(Burkut et al., 2025)","noteIndex":0},"citationItems":[{"id":4763,"uris":["http://zotero.org/groups/5882620/items/S9Z94NC7"],"itemData":{"id":4763,"type":"article-journal","container-title":"Online Journal of Art &amp; Design","issue":"1","source":"Google Scholar","title":"Art and Museums in the Digital Age: An Overview of the Concepts and Spatial Design.","title-short":"Art and Museums in the Digital Age","URL":"https://core.ac.uk/download/pdf/643688920.pdf","volume":"13","author":[{"family":"Burkut","given":"Emine Banu"},{"family":"Tekin","given":"Seçkin"},{"family":"Dal","given":"Murat"}],"accessed":{"date-parts":[["2025",10,28]]},"issued":{"date-parts":[["2025"]]}}}],"schema":"https://github.com/citation-style-language/schema/raw/master/csl-citation.json"} </w:instrText>
      </w:r>
      <w:r w:rsidR="00E91D9C">
        <w:fldChar w:fldCharType="separate"/>
      </w:r>
      <w:r w:rsidR="00E91D9C" w:rsidRPr="00E91D9C">
        <w:rPr>
          <w:rFonts w:ascii="Calibri Light" w:hAnsi="Calibri Light" w:cs="Calibri Light"/>
        </w:rPr>
        <w:t>(Burkut et al., 2025)</w:t>
      </w:r>
      <w:r w:rsidR="00E91D9C">
        <w:fldChar w:fldCharType="end"/>
      </w:r>
      <w:r>
        <w:t>. In this process, the inheritance and development of traditional art have new opportunities and challenges. Digital technology not only provides more convenient means to transmit traditional art,</w:t>
      </w:r>
      <w:r>
        <w:t xml:space="preserve"> breaks through the limitation of time and space, and actively adapts traditional art to communication laws and aesthetic pursuits of the digital age, to realize digital transformation and maintain the charm of art. Chinese calligraphy is profound and long</w:t>
      </w:r>
      <w:r>
        <w:t xml:space="preserve">-standing. </w:t>
      </w:r>
      <w:r w:rsidR="00D00E61" w:rsidRPr="00D00E61">
        <w:t xml:space="preserve">It </w:t>
      </w:r>
      <w:r w:rsidR="00D00E61">
        <w:t>represents</w:t>
      </w:r>
      <w:r w:rsidR="00D00E61" w:rsidRPr="00D00E61">
        <w:t xml:space="preserve"> the Chinese people's aesthetics and spirit</w:t>
      </w:r>
      <w:r w:rsidR="00D00E61" w:rsidRPr="00D00E61">
        <w:rPr>
          <w:rFonts w:hint="eastAsia"/>
        </w:rPr>
        <w:t xml:space="preserve"> </w:t>
      </w:r>
      <w:r w:rsidRPr="00D00E61">
        <w:fldChar w:fldCharType="begin"/>
      </w:r>
      <w:r w:rsidRPr="00D00E61">
        <w:instrText xml:space="preserve"> ADDIN ZOTERO_ITEM CSL_CITATION {"citationID":"RS2AVtjC","properties":{"formattedCitation":"(Hongming, 2024; Xiaoli &amp; Shenglong, 2024)","plainCitation":"(Hongming, 2024; Xiaoli &amp; Shenglong</w:instrText>
      </w:r>
      <w:r w:rsidRPr="00D00E61">
        <w:instrText>, 2024)","noteIndex":0},"citationItems":[{"id":4136,"uris":["http://zotero.org/groups/5882620/items/6DFBU3PB"],"itemData":{"id":4136,"type":"article-journal","abstract":"Chinese calligraphy is the essence of Chinese culture, embodying rich emotions that se</w:instrText>
      </w:r>
      <w:r w:rsidRPr="00D00E61">
        <w:instrText>rve as an effective carrier of the Chinese people's personalities and states of mind. The philosophical, artistic, and historical cultural elements contained within it are also treasures in the world cultural heritage. As a representative symbol for foreig</w:instrText>
      </w:r>
      <w:r w:rsidRPr="00D00E61">
        <w:instrText>ners to recognize Chinese culture, Chinese calligraphy has always borne the important mission of cultural communication. In the Internet era, characterized by the extensive application of technologies such as artificial intelligence, cloud computing, 5G, a</w:instrText>
      </w:r>
      <w:r w:rsidRPr="00D00E61">
        <w:instrText>nd big data, a new communication environment for the dissemination of traditional Chinese culture has emerged, bringing new challenges to its international dissemination. This paper, based on the communication characteristics of the digital age, analyzes t</w:instrText>
      </w:r>
      <w:r w:rsidRPr="00D00E61">
        <w:instrText xml:space="preserve">he current status of the international dissemination of Chinese calligraphy and proposes corresponding dissemination strategies from two aspects: grasping the dissemination positioning and utilizing dissemination technologies.","container-title":"Academic </w:instrText>
      </w:r>
      <w:r w:rsidRPr="00D00E61">
        <w:instrText xml:space="preserve">Journal of Humanities &amp; Social Sciences","DOI":"10.25236/AJHSS.2024.070740","issue":"7","language":"en","page":"259-264","source":"Zotero","title":"Construction of International Communication of Chinese Calligraphy Culture in the Digital Age Selecting and </w:instrText>
      </w:r>
      <w:r w:rsidRPr="00D00E61">
        <w:instrText>the Selection of the Pathways","volume":"7","author":[{"family":"Hongming","given":"Zhang"}],"issued":{"date-parts":[["2024"]]}}},{"id":4137,"uris":["http://zotero.org/groups/5882620/items/8C4U79R9"],"itemData":{"id":4137,"type":"article-journal","abstract</w:instrText>
      </w:r>
      <w:r w:rsidRPr="00D00E61">
        <w:instrText>":"The development of art is closely linked to technological advancements. As a traditional Chinese art form, calligraphy is transformed into data in the era of big data, offering new possibilities and practical pathways for integration with technology. Un</w:instrText>
      </w:r>
      <w:r w:rsidRPr="00D00E61">
        <w:instrText>der the influence of big data, the calligraphy database, educational platforms for calligraphy, the creation and authentication of calligraphy works, and calligraphy research have all been significantly impacted. Big data technologies enable the classifica</w:instrText>
      </w:r>
      <w:r w:rsidRPr="00D00E61">
        <w:instrText>tion, storage, and retrieval of historical calligraphy works, delving into stylistic features and historical evolution. These advancements provide a rich foundation for the digital preservation of calligraphy, artistic creation and research, the establishm</w:instrText>
      </w:r>
      <w:r w:rsidRPr="00D00E61">
        <w:instrText>ent and development of educational platforms, and market analysis of calligraphy. However, the integration of big data and calligraphy also presents challenges, such as the redefinition of calligraphy and its stakeholders, the inability of AI-generated cal</w:instrText>
      </w:r>
      <w:r w:rsidRPr="00D00E61">
        <w:instrText>ligraphy to express human individuality, and risks associated with data pollution.","container-title":"EPRA International Journal of Multidisciplinary Research (IJMR)","DOI":"https://doi.org/10.36713/epra19169","issue":"11","language":"en","page":"2455-366</w:instrText>
      </w:r>
      <w:r w:rsidRPr="00D00E61">
        <w:instrText>2","source":"Zotero","title":"INTEGRATION OF ART AND TECHNOLOGY: INNOVATIVE DEVELOPMENT OF CALLIGRAPHY IN THE ERA OF BIG DATA","volume":"9","author":[{"family":"Xiaoli","given":"Mo"},{"family":"Shenglong","given":"Ma"}],"issued":{"date-parts":[["2024"]]}}}</w:instrText>
      </w:r>
      <w:r w:rsidRPr="00D00E61">
        <w:instrText xml:space="preserve">],"schema":"https://github.com/citation-style-language/schema/raw/master/csl-citation.json"} </w:instrText>
      </w:r>
      <w:r w:rsidRPr="00D00E61">
        <w:fldChar w:fldCharType="separate"/>
      </w:r>
      <w:r w:rsidRPr="00D00E61">
        <w:rPr>
          <w:rFonts w:cs="Times New Roman"/>
        </w:rPr>
        <w:t>(Hongming, 2024; Xiaoli &amp; Shenglong, 2024)</w:t>
      </w:r>
      <w:r w:rsidRPr="00D00E61">
        <w:fldChar w:fldCharType="end"/>
      </w:r>
      <w:r w:rsidRPr="00D00E61">
        <w:t xml:space="preserve">. </w:t>
      </w:r>
      <w:r w:rsidR="00753341" w:rsidRPr="00753341">
        <w:t>The discipline of "digital calligraphy" has emerged as a result of the collision and merging of calligraphy art with digital media due to the development of digital technology.</w:t>
      </w:r>
      <w:r w:rsidR="00753341">
        <w:rPr>
          <w:rFonts w:hint="eastAsia"/>
        </w:rPr>
        <w:t xml:space="preserve"> </w:t>
      </w:r>
      <w:r>
        <w:t>Digital calligraphy reproduces the process of writing by simulating the physical properties of brush, ink color, and paper, expanding the form of creation and dissemination of calligraphy</w:t>
      </w:r>
      <w:r>
        <w:fldChar w:fldCharType="begin"/>
      </w:r>
      <w:r>
        <w:instrText xml:space="preserve"> ADDIN Z</w:instrText>
      </w:r>
      <w:r>
        <w:instrText>OTERO_ITEM CSL_CITATION {"citationID":"j7u5EaiU","properties":{"formattedCitation":"(Yang, 2022; Zhang J., 2019)","plainCitation":"(Yang, 2022; Zhang J., 2019)","noteIndex":0},"citationItems":[{"id":4134,"uris":["http://zotero.org/groups/5882620/items/5SKV</w:instrText>
      </w:r>
      <w:r>
        <w:instrText>ZDYH"],"itemData":{"id":4134,"type":"article-journal","abstract":"Based on Web technology, we developed a calligraphy culture network communication platform under the framework of Flask and Python language. The platform can innovatively integrate network i</w:instrText>
      </w:r>
      <w:r>
        <w:instrText>nformation technology into the spread of calligraphy culture, and realize the networked and digital service of calligraphy art and Chinese character culture. By supporting online sharing, online communication, online courses, online exhibitions and other f</w:instrText>
      </w:r>
      <w:r>
        <w:instrText xml:space="preserve">unctions, the calligraphy network communication platform emphasizes the sharing and communication of the audience more than the traditional unitary and propagandistic communication mode, which solves the dilemma of calligraphy culture communication in the </w:instrText>
      </w:r>
      <w:r>
        <w:instrText>current network era and can better provide users with a good artistic experience. The network communication platform of calligraphy culture can not only meet people’s growing needs of material culture and spiritual culture, but also show calligraphy Chines</w:instrText>
      </w:r>
      <w:r>
        <w:instrText>e character culture to the public in a brand-new way, which is an important measure to actively establish national cultural self-conﬁdence.","container-title":"EIMT 2022","DOI":"10.2991/978-94-6463-012-1_13","language":"en","page":"113-121","source":"Zoter</w:instrText>
      </w:r>
      <w:r>
        <w:instrText>o","title":"Development and Application of Calligraphy Culture Communication Platform Based on Web Technology","author":[{"family":"Yang","given":"Wenbin"}],"issued":{"date-parts":[["2022"]]}}},{"id":4108,"uris":["http://zotero.org/groups/5882620/items/9TY</w:instrText>
      </w:r>
      <w:r>
        <w:instrText>NPI9F"],"itemData":{"id":4108,"type":"article-journal","abstract":"Unlike its traditional counterpart, digital Chinese calligraphy is created and presented using digital technology in human-computer interaction environments. Here, we provide a state of the</w:instrText>
      </w:r>
      <w:r>
        <w:instrText xml:space="preserve"> art introduction to digital calligraphy research. After analyzing the research background and goal of digital calligraphy, we present the most important topics of digital calligraphy: calligraphic tool modeling, calligraphic image analyzing and processing</w:instrText>
      </w:r>
      <w:r>
        <w:instrText>, and calligraphic shape analysis and synthesis. Each research topic is accompanied by a state-of-the-art introduction and current trends of the topic. Finally, we discuss important issues concerning the further development of digital calligraphy.","contai</w:instrText>
      </w:r>
      <w:r>
        <w:instrText>ner-title":"SCIENTIA SINICA Informationis","DOI":"10.1360/N112018-00202","issue":"2","language":"zh","page":"143-158","title":"A survey of digital calligraphy","volume":"49","author":[{"family":"Zhang","given":"Junsong"}],"issued":{"date-parts":[["2019"]]}</w:instrText>
      </w:r>
      <w:r>
        <w:instrText xml:space="preserve">}}],"schema":"https://github.com/citation-style-language/schema/raw/master/csl-citation.json"} </w:instrText>
      </w:r>
      <w:r>
        <w:fldChar w:fldCharType="separate"/>
      </w:r>
      <w:r>
        <w:rPr>
          <w:rFonts w:cs="Times New Roman"/>
        </w:rPr>
        <w:t>(Yang, 2022; Zhang J., 2019)</w:t>
      </w:r>
      <w:r>
        <w:fldChar w:fldCharType="end"/>
      </w:r>
      <w:r>
        <w:t>. This integration promotes the innovative expression of calligraphy art, providing a new space for its inheritance and populariza</w:t>
      </w:r>
      <w:r>
        <w:t>tion. However, digital transformation has also brought about new problems. How to achieve technological innovation while retaining the core spirit of calligraphy has become a core issue of concern in the academic circle.</w:t>
      </w:r>
    </w:p>
    <w:p w14:paraId="2E54012E" w14:textId="77777777" w:rsidR="007D3C00" w:rsidRDefault="007D3C00" w:rsidP="00DB53DA"/>
    <w:p w14:paraId="67BE0080" w14:textId="417C7450" w:rsidR="007D3C00" w:rsidRDefault="002B2436" w:rsidP="00DB53DA">
      <w:r>
        <w:t>At present, certain progress has b</w:t>
      </w:r>
      <w:r>
        <w:t xml:space="preserve">een made in the research of digital calligraphy, but the research perspectives are still rather scattered. From the perspective of art theory, some scholars adopt </w:t>
      </w:r>
      <w:r w:rsidR="00D11B9B">
        <w:t>semiotic</w:t>
      </w:r>
      <w:r>
        <w:t xml:space="preserve"> methods to analyze the strokes and structures in digital calligraphy and reveal its </w:t>
      </w:r>
      <w:r>
        <w:t xml:space="preserve">deep meanings </w:t>
      </w:r>
      <w:r>
        <w:fldChar w:fldCharType="begin"/>
      </w:r>
      <w:r>
        <w:instrText xml:space="preserve"> ADDIN ZOTERO_ITEM CSL_CITATION {"citationID":"QVRkwTr3","properties":{"formattedCitation":"(Zhao, 2015)","plainCitation":"(Zhao, 2015)","noteIndex":0},"citationItems":[{"id":4113,"uris":["http://zotero.org/groups/5882620/items/BGAYNLRZ"],"it</w:instrText>
      </w:r>
      <w:r>
        <w:instrText xml:space="preserve">emData":{"id":4113,"type":"article-journal","abstract":"The art of Chinese calligraphy develops and evolves in the process of dissemination, and communication is also a kind of creation for the art of calligraphy, and the history of Chinese calligraphy is </w:instrText>
      </w:r>
      <w:r>
        <w:instrText xml:space="preserve">also a history of calligraphy transmission. The spread of Chinese calligraphy art is based on the development process of Chinese society and the way of life of Chinese, and the traditional communication modes formed on this basis include master-apprentice </w:instrText>
      </w:r>
      <w:r>
        <w:instrText>transmission, copying, hammering, and carving. Under the conditions of market economy, the dissemination of calligraphy art has undergone a major change, and network communication has the characteristics of fast dissemination, wide range and great influenc</w:instrText>
      </w:r>
      <w:r>
        <w:instrText xml:space="preserve">e, which reduces the cost of communication and enhances the communication effect. In order to spread the art of calligraphy as soon as possible, it is necessary to create channels for the dissemination of calligraphy art to the outside world with the help </w:instrText>
      </w:r>
      <w:r>
        <w:instrText>of existing platforms such as Confucius Institutes. The dissemination of the art of calligraphy should not be limited to the promotion and dissemination of calligraphy works and famous calligraphers, but should also strengthen the study of calligraphy theo</w:instrText>
      </w:r>
      <w:r>
        <w:instrText>ry and calligraphy aesthetics, and be able to put forward their own calligraphy ideas and theories.","container-title":"Sichuan Drama","issue":"10","language":"zh","page":"51-53","title":"The Contemporary Dissemination of Chinese Calligraphy and Its Strate</w:instrText>
      </w:r>
      <w:r>
        <w:instrText xml:space="preserve">gies","author":[{"family":"Zhao","given":"Lichun"}],"issued":{"date-parts":[["2015"]]}}}],"schema":"https://github.com/citation-style-language/schema/raw/master/csl-citation.json"} </w:instrText>
      </w:r>
      <w:r>
        <w:fldChar w:fldCharType="separate"/>
      </w:r>
      <w:r>
        <w:rPr>
          <w:rFonts w:cs="Times New Roman"/>
        </w:rPr>
        <w:t>(Zhao, 2015)</w:t>
      </w:r>
      <w:r>
        <w:fldChar w:fldCharType="end"/>
      </w:r>
      <w:r>
        <w:t>. However, this research method mainly focuses on the intern</w:t>
      </w:r>
      <w:r>
        <w:t>al logic of artistic symbols, and it is difficult to fully present the actual communication path and audience feedback of calligraphy. Other studies have focused on specific applications such as digital display and online education platforms</w:t>
      </w:r>
      <w:r>
        <w:fldChar w:fldCharType="begin"/>
      </w:r>
      <w:r>
        <w:instrText xml:space="preserve"> ADDIN ZOTERO_I</w:instrText>
      </w:r>
      <w:r>
        <w:instrText>TEM CSL_CITATION {"citationID":"AFfbCTmo","properties":{"formattedCitation":"(Li, 2024)","plainCitation":"(Li, 2024)","noteIndex":0},"citationItems":[{"id":4124,"uris":["http://zotero.org/groups/5882620/items/AG9A7VPX"],"itemData":{"id":4124,"type":"articl</w:instrText>
      </w:r>
      <w:r>
        <w:instrText>e-newspaper","container-title":"Calligraphy newspaper","edition":"26","language":"zh","page":"1-5","title":"The digital transformation of the art of calligraphy","author":[{"family":"Li","given":"Ziwei"}],"issued":{"date-parts":[["2024"]]}}}],"schema":"htt</w:instrText>
      </w:r>
      <w:r>
        <w:instrText xml:space="preserve">ps://github.com/citation-style-language/schema/raw/master/csl-citation.json"} </w:instrText>
      </w:r>
      <w:r>
        <w:fldChar w:fldCharType="separate"/>
      </w:r>
      <w:r>
        <w:rPr>
          <w:rFonts w:cs="Times New Roman"/>
        </w:rPr>
        <w:t>(Li, 2024)</w:t>
      </w:r>
      <w:r>
        <w:fldChar w:fldCharType="end"/>
      </w:r>
      <w:r>
        <w:t xml:space="preserve">, but have not fully compared the differences and effectiveness of various types of calligraphy </w:t>
      </w:r>
      <w:r>
        <w:t xml:space="preserve">dissemination channels. Furthermore, research on international communication is still relatively </w:t>
      </w:r>
      <w:r>
        <w:lastRenderedPageBreak/>
        <w:t xml:space="preserve">insufficient, especially in a cross-cultural context. </w:t>
      </w:r>
      <w:r w:rsidR="00E91D9C" w:rsidRPr="00E91D9C">
        <w:t>Effective dissemination and cultural resonance in digital calligraphy are unexplored research topics</w:t>
      </w:r>
      <w:r>
        <w:fldChar w:fldCharType="begin"/>
      </w:r>
      <w:r>
        <w:instrText xml:space="preserve"> ADDI</w:instrText>
      </w:r>
      <w:r>
        <w:instrText>N ZOTERO_ITEM CSL_CITATION {"citationID":"X95Vs17V","properties":{"formattedCitation":"(Yu &amp; Zhou, 2020)","plainCitation":"(Yu &amp; Zhou, 2020)","noteIndex":0},"citationItems":[{"id":4111,"uris":["http://zotero.org/groups/5882620/items/AAD7FT37"],"itemData":{</w:instrText>
      </w:r>
      <w:r>
        <w:instrText>"id":4111,"type":"article-journal","abstract":"Chinese culture has a long history, and in the environment of cultural globalization, Chinese cultural symbols such as martial arts, opera, painting, calligraphy, and poetry have constantly set off a boom over</w:instrText>
      </w:r>
      <w:r>
        <w:instrText>seas. Chinese calligraphy is a very representative art in Chinese culture, and it has many characteristics that are not or are less involved in other Chinese arts. At present, the international dissemination of Chinese calligraphy still faces many difficul</w:instrText>
      </w:r>
      <w:r>
        <w:instrText>ties and obstacles, which are mainly manifested in the reverse difficulty of importing high-context culture into low-context culture, the divergence of Chinese and foreign cultures, and the blindness of information to audiences outside the \"Chinese charac</w:instrText>
      </w:r>
      <w:r>
        <w:instrText>ter cultural circle\". Based on the characteristics of cross-cultural communication, it is necessary to innovate the path and strategy of international dissemination of Chinese calligraphy, and promote the better acceptance and promotion of Chinese calligr</w:instrText>
      </w:r>
      <w:r>
        <w:instrText>aphy.","container-title":"People's Tribune","issue":"07","language":"zh","page":"120-122","title":"The path and strategy of the international dissemination of Chinese calligraphy","author":[{"family":"Yu","given":"Han"},{"family":"Zhou","given":"Jingjing"}</w:instrText>
      </w:r>
      <w:r>
        <w:instrText xml:space="preserve">],"issued":{"date-parts":[["2020"]]}}}],"schema":"https://github.com/citation-style-language/schema/raw/master/csl-citation.json"} </w:instrText>
      </w:r>
      <w:r>
        <w:fldChar w:fldCharType="separate"/>
      </w:r>
      <w:r>
        <w:rPr>
          <w:rFonts w:cs="Times New Roman"/>
        </w:rPr>
        <w:t>(Yu &amp; Zhou, 2020)</w:t>
      </w:r>
      <w:r>
        <w:fldChar w:fldCharType="end"/>
      </w:r>
      <w:r>
        <w:t>. With the popularization of technical means, problems such as uneven quality of network resources and st</w:t>
      </w:r>
      <w:r>
        <w:t xml:space="preserve">rong technical dependence have gradually emerged </w:t>
      </w:r>
      <w:r>
        <w:fldChar w:fldCharType="begin"/>
      </w:r>
      <w:r>
        <w:instrText xml:space="preserve"> ADDIN ZOTERO_ITEM CSL_CITATION {"citationID":"YIDT5xKT","properties":{"formattedCitation":"(Xu, 2024; Zhang L., 2025)","plainCitation":"(Xu, 2024; Zhang L., 2025)","noteIndex":0},"citationItems":[{"id":4117</w:instrText>
      </w:r>
      <w:r>
        <w:instrText xml:space="preserve">,"uris":["http://zotero.org/groups/5882620/items/N5GNURHD"],"itemData":{"id":4117,"type":"article-journal","container-title":"Tomorrow's style","issue":"19","language":"en","page":"49-51","title":"The dissemination of the art of calligraphy in the context </w:instrText>
      </w:r>
      <w:r>
        <w:instrText>of \"Internet +\"","author":[{"family":"Xu","given":"Yingjie"}],"issued":{"date-parts":[["2024"]]}}},{"id":4133,"uris":["http://zotero.org/groups/5882620/items/EUJ3V3G6"],"itemData":{"id":4133,"type":"article-journal","abstract":"With the rapid development</w:instrText>
      </w:r>
      <w:r>
        <w:instrText xml:space="preserve"> of information technology, the wave of digitalization is profoundly affecting all aspects of human society. As an important carrier of cultural inheritance, writing culture is also facing unprecedented challenges and opportunities in the digital age. This</w:instrText>
      </w:r>
      <w:r>
        <w:instrText xml:space="preserve"> paper discusses the impact of the digital age on writing culture, the challenges and opportunities faced by inheritance, and proposes corresponding inheritance strategies. The development of digital technology has changed people's writing habits and accel</w:instrText>
      </w:r>
      <w:r>
        <w:instrText>erated the spread of culture, but at the same time, it has also had an impact on traditional writing culture. This paper analyzes the challenges faced in the inheritance of writing culture, and also points out the new opportunities brought by digital techn</w:instrText>
      </w:r>
      <w:r>
        <w:instrText>ology for the inheritance of writing culture. In order to effectively inherit the writing culture, this paper proposes strategies such as building a digital cultural communication platform, promoting the integration of intelligent technology and culture, c</w:instrText>
      </w:r>
      <w:r>
        <w:instrText>ultivating digital cultural inheritance talents, and building a cultural ecology with the participation of the whole people. In addition, the role of scientific and technological innovation in promoting the development of writing culture was also emphasize</w:instrText>
      </w:r>
      <w:r>
        <w:instrText>d. Finally, this paper proposes cross-border cooperation to promote the international development of writing culture and innovative practices in the education system, in order to provide strong support for the inheritance and development of writing culture</w:instrText>
      </w:r>
      <w:r>
        <w:instrText>.","container-title":"Xinchu culture","DOI":"10.20133/j.cnki.CN42-1932/G1.2025.03.015","issue":"03","language":"zh","page":"58-61","title":"Opportunities, Challenges and Strategies for Writing Cultural Inheritance in the Digital Age","author":[{"family":"Z</w:instrText>
      </w:r>
      <w:r>
        <w:instrText xml:space="preserve">hang","given":"Ling"}],"issued":{"date-parts":[["2025"]]}}}],"schema":"https://github.com/citation-style-language/schema/raw/master/csl-citation.json"} </w:instrText>
      </w:r>
      <w:r>
        <w:fldChar w:fldCharType="separate"/>
      </w:r>
      <w:r>
        <w:rPr>
          <w:rFonts w:cs="Times New Roman"/>
        </w:rPr>
        <w:t>(Xu, 2024; Zhang L., 2025)</w:t>
      </w:r>
      <w:r>
        <w:fldChar w:fldCharType="end"/>
      </w:r>
      <w:r>
        <w:t>.</w:t>
      </w:r>
      <w:r w:rsidR="00D11B9B">
        <w:t xml:space="preserve"> </w:t>
      </w:r>
      <w:r w:rsidR="00753341" w:rsidRPr="00753341">
        <w:t xml:space="preserve">There is no review study on calligraphy art's creativity and communication in the digital age. Based on the collection and examination of relevant literature, this study examines the function and impact of digital technology on the spread and advancement of calligraphy art. </w:t>
      </w:r>
      <w:r>
        <w:t>This study takes the current situation of disseminatio</w:t>
      </w:r>
      <w:r>
        <w:t xml:space="preserve">n of digital calligraphy, the two-way communication path of digital calligraphy, and the advantages and disadvantages of technical application as research focus, and explores its value and challenges in expanding audience, enhancing cultural identity, and </w:t>
      </w:r>
      <w:r>
        <w:t>promoting international communication. Through systematic review and inductive analysis, this article</w:t>
      </w:r>
      <w:r>
        <w:rPr>
          <w:rFonts w:hint="eastAsia"/>
        </w:rPr>
        <w:t xml:space="preserve"> </w:t>
      </w:r>
      <w:r>
        <w:t xml:space="preserve">provides a new perspective for the application of digital calligraphy in education and artistic practice, and offers theoretical references and practical </w:t>
      </w:r>
      <w:r>
        <w:t>inspirations for the inheritance and innovation of calligraphy art in the digital age. After the background discussion, this paper expounds the research methods, presents the research results, and finally conducts a comprehensive discussion and summary.</w:t>
      </w:r>
    </w:p>
    <w:p w14:paraId="7F261094" w14:textId="77777777" w:rsidR="007D3C00" w:rsidRDefault="007D3C00" w:rsidP="00DB53DA"/>
    <w:p w14:paraId="7256F50C" w14:textId="77777777" w:rsidR="007D3C00" w:rsidRDefault="002B2436" w:rsidP="00DB53DA">
      <w:r>
        <w:t>2</w:t>
      </w:r>
      <w:r>
        <w:t>. Research Methodology</w:t>
      </w:r>
    </w:p>
    <w:p w14:paraId="0D03D429" w14:textId="77777777" w:rsidR="007D3C00" w:rsidRDefault="007D3C00" w:rsidP="00DB53DA"/>
    <w:p w14:paraId="66EED3AD" w14:textId="28A9C6E3" w:rsidR="007D3C00" w:rsidRDefault="002B2436" w:rsidP="00DB53DA">
      <w:r>
        <w:t xml:space="preserve">This study adopted the unique "Literature Review Synthesis Process" developed by </w:t>
      </w:r>
      <w:proofErr w:type="spellStart"/>
      <w:r>
        <w:t>Masiran</w:t>
      </w:r>
      <w:proofErr w:type="spellEnd"/>
      <w:r>
        <w:t xml:space="preserve"> et al(2020)</w:t>
      </w:r>
      <w:r>
        <w:fldChar w:fldCharType="begin"/>
      </w:r>
      <w:r>
        <w:instrText xml:space="preserve"> ADDIN ZOTERO_ITEM CSL_CITATION {"citationID":"8sj5UkaQ","properties":{"formattedCitation":"(Ibrahim &amp; Mustafa Kamal, 2018)","plainC</w:instrText>
      </w:r>
      <w:r>
        <w:instrText>itation":"(Ibrahim &amp; Mustafa Kamal, 2018)","noteIndex":0},"citationItems":[{"id":3390,"uris":["http://zotero.org/users/13146287/items/K4D342ET"],"itemData":{"id":3390,"type":"article-journal","container-title":"Unpublished Literary. Copyright MYIPO LY20180</w:instrText>
      </w:r>
      <w:r>
        <w:instrText>02437","source":"Google Scholar","title":"Templates for Thinking","author":[{"family":"Ibrahim","given":"R."},{"family":"Mustafa Kamal","given":"R."}],"issued":{"date-parts":[["2018"]]}}}],"schema":"https://github.com/citation-style-language/schema/raw/mas</w:instrText>
      </w:r>
      <w:r>
        <w:instrText xml:space="preserve">ter/csl-citation.json"} </w:instrText>
      </w:r>
      <w:r>
        <w:fldChar w:fldCharType="separate"/>
      </w:r>
      <w:r>
        <w:rPr>
          <w:rFonts w:cs="Times New Roman"/>
        </w:rPr>
        <w:t>(Ibrahim &amp; Mustafa Kamal, 2018)</w:t>
      </w:r>
      <w:r>
        <w:fldChar w:fldCharType="end"/>
      </w:r>
      <w:r>
        <w:t>. This process is based on an independent literature review typology. The selected literature is summarized and sorted out in the early conception stage of the research, thereby constructing the bac</w:t>
      </w:r>
      <w:r>
        <w:t>kground theoretical environment of the research</w:t>
      </w:r>
      <w:r>
        <w:fldChar w:fldCharType="begin"/>
      </w:r>
      <w:r>
        <w:instrText xml:space="preserve"> ADDIN ZOTERO_ITEM CSL_CITATION {"citationID":"aMqbAiFq","properties":{"formattedCitation":"(Rousseau et al., 2008; Templier &amp; Par\\uc0\\u233{}, 2015)","plainCitation":"(Rousseau et al., 2008; Templier &amp; Paré,</w:instrText>
      </w:r>
      <w:r>
        <w:instrText xml:space="preserve"> 2015)","noteIndex":0},"citationItems":[{"id":3391,"uris":["http://zotero.org/users/13146287/items/U3XFW57G"],"itemData":{"id":3391,"type":"article-journal","container-title":"Academy of Management Annals","DOI":"10.5465/19416520802211651","ISSN":"1941-652</w:instrText>
      </w:r>
      <w:r>
        <w:instrText>0, 1941-6067","issue":"1","journalAbbreviation":"ANNALS","language":"en","page":"475-515","source":"DOI.org (Crossref)","title":"11 Evidence in Management and Organizational Science: Assembling the Field’s Full Weight of Scientific Knowledge Through Synthe</w:instrText>
      </w:r>
      <w:r>
        <w:instrText>ses","title-short":"11 Evidence in Management and Organizational Science","volume":"2","author":[{"family":"Rousseau","given":"Denise M."},{"family":"Manning","given":"Joshua"},{"family":"Denyer","given":"David"}],"issued":{"date-parts":[["2008",1]]}}},{"i</w:instrText>
      </w:r>
      <w:r>
        <w:instrText>d":3392,"uris":["http://zotero.org/users/13146287/items/93PNSRC4"],"itemData":{"id":3392,"type":"article-journal","container-title":"Communications of the Association for Information Systems","issue":"1","page":"6","source":"Google Scholar","title":"A fram</w:instrText>
      </w:r>
      <w:r>
        <w:instrText>ework for guiding and evaluating literature reviews","volume":"37","author":[{"family":"Templier","given":"Mathieu"},{"family":"Paré","given":"Guy"}],"issued":{"date-parts":[["2015"]]}}}],"schema":"https://github.com/citation-style-language/schema/raw/mast</w:instrText>
      </w:r>
      <w:r>
        <w:instrText xml:space="preserve">er/csl-citation.json"} </w:instrText>
      </w:r>
      <w:r>
        <w:fldChar w:fldCharType="separate"/>
      </w:r>
      <w:r>
        <w:rPr>
          <w:rFonts w:cs="Times New Roman"/>
        </w:rPr>
        <w:t>(Rousseau et al., 2008; Templier &amp; Paré, 2015)</w:t>
      </w:r>
      <w:r>
        <w:fldChar w:fldCharType="end"/>
      </w:r>
      <w:r>
        <w:t xml:space="preserve">. The </w:t>
      </w:r>
      <w:proofErr w:type="gramStart"/>
      <w:r>
        <w:t>Ibrahim(</w:t>
      </w:r>
      <w:proofErr w:type="gramEnd"/>
      <w:r>
        <w:t xml:space="preserve">2011 &amp; 2020) Research Question (RQ) structure classification technique was used to determine the topic, which was used to identify three different RQ structures - "WHO", </w:t>
      </w:r>
      <w:r>
        <w:t xml:space="preserve">"WHAT", and "HOW" - to formulate the main research question. </w:t>
      </w:r>
      <w:r w:rsidR="005D761F" w:rsidRPr="005D761F">
        <w:t xml:space="preserve">Researchers systematically searched for relevant literature in Google Scholar and China National Knowledge Infrastructure (CNKI), using keywords such as "Digital Calligraphy," "Digital Dissemination of Calligraphy," and "Innovation in Calligraphy Art." The selected works were then carefully screened for relevance to themes such as digital communication, technology application, and artistic innovation. Each document was subjected to </w:t>
      </w:r>
      <w:r w:rsidR="005D761F">
        <w:t xml:space="preserve">a </w:t>
      </w:r>
      <w:r w:rsidR="005D761F" w:rsidRPr="005D761F">
        <w:t>detailed review to extract core ideas, theoretical contributions, and existing limitations. Based on this process of classification, reduction, and thematic synthesis with cross-comparison,</w:t>
      </w:r>
      <w:r w:rsidR="005D761F">
        <w:t xml:space="preserve"> </w:t>
      </w:r>
      <w:r>
        <w:t xml:space="preserve">the contents of </w:t>
      </w:r>
      <w:r w:rsidR="005D761F">
        <w:t xml:space="preserve">the </w:t>
      </w:r>
      <w:r>
        <w:t>literature are summarized from three perspectives as follow</w:t>
      </w:r>
      <w:r>
        <w:t>s: (1) The Current Situation of Digital Calligraphy Transmission; (2) Two-way Communication Paths in the Digital Age; (3) Advantages and Limitations of Digital Technology Application. In addition to examining how digitalization fosters the innovation, tran</w:t>
      </w:r>
      <w:r>
        <w:t>smission, and inheritance of Chinese calligraphy in the modern era, this thorough and integrated analysis will clarify the dynamic relationship between digital technology and traditional art.</w:t>
      </w:r>
    </w:p>
    <w:p w14:paraId="733B892F" w14:textId="77777777" w:rsidR="007D3C00" w:rsidRDefault="007D3C00" w:rsidP="00DB53DA"/>
    <w:p w14:paraId="4E0ABB25" w14:textId="77777777" w:rsidR="007D3C00" w:rsidRDefault="002B2436" w:rsidP="00DB53DA">
      <w:pPr>
        <w:rPr>
          <w:sz w:val="21"/>
          <w:szCs w:val="21"/>
        </w:rPr>
      </w:pPr>
      <w:r>
        <w:t xml:space="preserve">3. </w:t>
      </w:r>
      <w:r>
        <w:rPr>
          <w:rFonts w:hint="eastAsia"/>
        </w:rPr>
        <w:t>Results</w:t>
      </w:r>
    </w:p>
    <w:p w14:paraId="0CBA6A03" w14:textId="77777777" w:rsidR="007D3C00" w:rsidRDefault="007D3C00" w:rsidP="00DB53DA"/>
    <w:p w14:paraId="6681BA52" w14:textId="77777777" w:rsidR="007D3C00" w:rsidRDefault="002B2436" w:rsidP="00DB53DA">
      <w:r>
        <w:t xml:space="preserve">In this section, the current situation of digital </w:t>
      </w:r>
      <w:r>
        <w:t>calligraphy communication is discussed, and then the two-way communication paths in the digital age are explored. Finally, the advantages and limitations of digital technology applications are analyzed.</w:t>
      </w:r>
    </w:p>
    <w:p w14:paraId="19D5D5B3" w14:textId="77777777" w:rsidR="007D3C00" w:rsidRDefault="007D3C00" w:rsidP="00DB53DA"/>
    <w:p w14:paraId="7120EA2D" w14:textId="77777777" w:rsidR="002A017A" w:rsidRDefault="002A017A" w:rsidP="00DB53DA"/>
    <w:p w14:paraId="146C5AF0" w14:textId="77777777" w:rsidR="002A017A" w:rsidRDefault="002A017A" w:rsidP="00DB53DA"/>
    <w:p w14:paraId="23E45B57" w14:textId="77777777" w:rsidR="00D11B9B" w:rsidRDefault="00D11B9B" w:rsidP="00DB53DA"/>
    <w:p w14:paraId="3B73FBCF" w14:textId="77777777" w:rsidR="007D3C00" w:rsidRDefault="002B2436" w:rsidP="00DB53DA">
      <w:r>
        <w:t xml:space="preserve">3.1 </w:t>
      </w:r>
      <w:r>
        <w:rPr>
          <w:rFonts w:hint="eastAsia"/>
        </w:rPr>
        <w:t>T</w:t>
      </w:r>
      <w:r>
        <w:t>he current status of digital calligraphy com</w:t>
      </w:r>
      <w:r>
        <w:t>munication</w:t>
      </w:r>
    </w:p>
    <w:p w14:paraId="6B900E7C" w14:textId="77777777" w:rsidR="007D3C00" w:rsidRDefault="007D3C00" w:rsidP="00DB53DA"/>
    <w:p w14:paraId="1088A688" w14:textId="77777777" w:rsidR="007D3C00" w:rsidRDefault="002B2436" w:rsidP="00DB53DA">
      <w:r>
        <w:t>Digital calligraphy is an art form that simulates the creative process and results of traditional calligraphy through modern digital technology, achieving the reproduction and innovation of calligraphy in a virtual environment, which reflects t</w:t>
      </w:r>
      <w:r>
        <w:t>he deep integration of digital technology and traditional culture</w:t>
      </w:r>
      <w:r>
        <w:fldChar w:fldCharType="begin"/>
      </w:r>
      <w:r>
        <w:instrText xml:space="preserve"> ADDIN ZOTERO_ITEM CSL_CITATION {"citationID":"6kqOfRYB","properties":{"formattedCitation":"(Y. Wang, 2024)","plainCitation":"(Y. Wang, 2024)","noteIndex":0},"citationItems":[{"id":4107,"uris</w:instrText>
      </w:r>
      <w:r>
        <w:instrText xml:space="preserve">":["http://zotero.org/groups/5882620/items/XQCYFYYD"],"itemData":{"id":4107,"type":"thesis","language":"en","note":"titleTranslation: </w:instrText>
      </w:r>
      <w:r>
        <w:rPr>
          <w:rFonts w:ascii="Microsoft YaHei" w:eastAsia="Microsoft YaHei" w:hAnsi="Microsoft YaHei" w:cs="Microsoft YaHei" w:hint="eastAsia"/>
        </w:rPr>
        <w:instrText>数字化书法初探</w:instrText>
      </w:r>
      <w:r>
        <w:instrText>-</w:instrText>
      </w:r>
      <w:r>
        <w:rPr>
          <w:rFonts w:ascii="Microsoft YaHei" w:eastAsia="Microsoft YaHei" w:hAnsi="Microsoft YaHei" w:cs="Microsoft YaHei" w:hint="eastAsia"/>
        </w:rPr>
        <w:instrText>兼论数字化书法与传统书法之比较</w:instrText>
      </w:r>
      <w:r>
        <w:instrText>","title":"A Preliminary Study on Digital Calligraphy: A Comparison between Digital Calligraphy and</w:instrText>
      </w:r>
      <w:r>
        <w:instrText xml:space="preserve"> Traditional Calligraphy","URL":"https://kns.cnki.net/reader/flowpdf?invoice=Tkd2M7Cg0vmw9lhx0bVfdbsITzf4eHdM%2FeVem7rFreF8GVoHKl7waEjgcP4faMWlpjYLWp2E67vm%2BatQuG5QCQZR6S6zW2EvAZhXK3DgBejbFDkoKI%2F7h7TVfScuas7BjyjDIdu3QOde%2FKbMVQizb%2FGkaNMP1eRPtYnfrgowh</w:instrText>
      </w:r>
      <w:r>
        <w:instrText>K0%3D&amp;platform=NZKPT&amp;product=CMFD&amp;filename=1024698268.nh&amp;tablename=cmfdtemp&amp;type=DISSERTATION&amp;scope=trial&amp;dflag=pdf&amp;pages=&amp;language=CHS&amp;trial=&amp;nonce=703C4C9BF0D34051B62B31B1B04C250C&amp;cflag=pdf","author":[{"family":"Wang","given":"Yutong"}],"accessed":{"date</w:instrText>
      </w:r>
      <w:r>
        <w:instrText xml:space="preserve">-parts":[["2025",5,6]]},"issued":{"date-parts":[["2024"]]}}}],"schema":"https://github.com/citation-style-language/schema/raw/master/csl-citation.json"} </w:instrText>
      </w:r>
      <w:r>
        <w:fldChar w:fldCharType="separate"/>
      </w:r>
      <w:r>
        <w:rPr>
          <w:rFonts w:cs="Times New Roman"/>
        </w:rPr>
        <w:t>(Y. Wang, 2024)</w:t>
      </w:r>
      <w:r>
        <w:fldChar w:fldCharType="end"/>
      </w:r>
      <w:r>
        <w:t>. It is not only a combination of technology and art, but also an important symbol of</w:t>
      </w:r>
      <w:r>
        <w:t xml:space="preserve"> the transformation of the way calligraphy is disseminated. As an innovative form, the emergence of digital calligraphy has opened up a new path for the inheritance and development of calligraphy art.</w:t>
      </w:r>
    </w:p>
    <w:p w14:paraId="65697011" w14:textId="77777777" w:rsidR="007D3C00" w:rsidRDefault="007D3C00" w:rsidP="00DB53DA"/>
    <w:p w14:paraId="18FD3304" w14:textId="18FCDE78" w:rsidR="007D3C00" w:rsidRDefault="002B2436" w:rsidP="00DB53DA">
      <w:r>
        <w:t>The research on digital calligraphy can be traced back</w:t>
      </w:r>
      <w:r>
        <w:t xml:space="preserve"> to the 1980s. In 1986, Wang et al. from Jilin University proposed the computer Chinese calligraphy system CCC. In the same year, Strassmann from the Massachusetts Institute of Technology proposed the first virtual brush model. </w:t>
      </w:r>
      <w:r w:rsidR="00460DA4">
        <w:t xml:space="preserve">Subsequently, various models emerge constantly, promoting the early development of digital calligraphy </w:t>
      </w:r>
      <w:r>
        <w:fldChar w:fldCharType="begin"/>
      </w:r>
      <w:r>
        <w:instrText xml:space="preserve"> ADDIN ZOTERO_ITEM CSL_CITATION {"citationID":"qBUrQ8QQ","properties":{"formattedCitation":"(Zhang J., 2019)","plainCitation":"(Zhang J., 2019)","noteIndex":0},"citationItems":[{"id</w:instrText>
      </w:r>
      <w:r>
        <w:instrText>":4108,"uris":["http://zotero.org/groups/5882620/items/9TYNPI9F"],"itemData":{"id":4108,"type":"article-journal","abstract":"Unlike its traditional counterpart, digital Chinese calligraphy is created and presented using digital technology in human-computer</w:instrText>
      </w:r>
      <w:r>
        <w:instrText xml:space="preserve"> interaction environments. Here, we provide a state of the art introduction to digital calligraphy research. After analyzing the research background and goal of digital calligraphy, we present the most important topics of digital calligraphy: calligraphic </w:instrText>
      </w:r>
      <w:r>
        <w:instrText>tool modeling, calligraphic image analyzing and processing, and calligraphic shape analysis and synthesis. Each research topic is accompanied by a state-of-the-art introduction and current trends of the topic. Finally, we discuss important issues concernin</w:instrText>
      </w:r>
      <w:r>
        <w:instrText>g the further development of digital calligraphy.","container-title":"SCIENTIA SINICA Informationis","DOI":"10.1360/N112018-00202","issue":"2","language":"zh","page":"143-158","title":"A survey of digital calligraphy","volume":"49","author":[{"family":"Zha</w:instrText>
      </w:r>
      <w:r>
        <w:instrText xml:space="preserve">ng","given":"Junsong"}],"issued":{"date-parts":[["2019"]]}}}],"schema":"https://github.com/citation-style-language/schema/raw/master/csl-citation.json"} </w:instrText>
      </w:r>
      <w:r>
        <w:fldChar w:fldCharType="separate"/>
      </w:r>
      <w:r>
        <w:rPr>
          <w:rFonts w:cs="Times New Roman"/>
        </w:rPr>
        <w:t>(Zhang J., 2019)</w:t>
      </w:r>
      <w:r>
        <w:fldChar w:fldCharType="end"/>
      </w:r>
      <w:r>
        <w:t>. With the arrival of the 21st century, digital tools such as drawing software and d</w:t>
      </w:r>
      <w:r>
        <w:t>igitizers are widely used in the field of calligraphy. The brushstroke can be simply simulated, and the process of creation is more flexible and expressive. This work not only retains the beauty of traditional calligraphy but also absorbs the various expre</w:t>
      </w:r>
      <w:r>
        <w:t xml:space="preserve">ssions of digital technology. The use of software such as Photoshop also enriches the way of showing color, texture, and background of work </w:t>
      </w:r>
      <w:r>
        <w:fldChar w:fldCharType="begin"/>
      </w:r>
      <w:r>
        <w:instrText xml:space="preserve"> ADDIN ZOTERO_ITEM CSL_CITATION {"citationID":"NNuG9qzv","properties":{"formattedCitation":"(Li, 2024)","plainCitati</w:instrText>
      </w:r>
      <w:r>
        <w:instrText>on":"(Li, 2024)","noteIndex":0},"citationItems":[{"id":4124,"uris":["http://zotero.org/groups/5882620/items/AG9A7VPX"],"itemData":{"id":4124,"type":"article-newspaper","container-title":"Calligraphy newspaper","edition":"26","language":"zh","page":"1-5","t</w:instrText>
      </w:r>
      <w:r>
        <w:instrText xml:space="preserve">itle":"The digital transformation of the art of calligraphy","author":[{"family":"Li","given":"Ziwei"}],"issued":{"date-parts":[["2024"]]}}}],"schema":"https://github.com/citation-style-language/schema/raw/master/csl-citation.json"} </w:instrText>
      </w:r>
      <w:r>
        <w:fldChar w:fldCharType="separate"/>
      </w:r>
      <w:r>
        <w:rPr>
          <w:rFonts w:cs="Times New Roman"/>
        </w:rPr>
        <w:t>(Li, 2024)</w:t>
      </w:r>
      <w:r>
        <w:fldChar w:fldCharType="end"/>
      </w:r>
      <w:r>
        <w:t>. Make cal</w:t>
      </w:r>
      <w:r>
        <w:t>ligraphy creation more characteristic of The Times in terms of aesthetic expression. In terms of the range of transmission, digital calligraphy expands its audience range by using Internet technology</w:t>
      </w:r>
      <w:r>
        <w:fldChar w:fldCharType="begin"/>
      </w:r>
      <w:r>
        <w:instrText xml:space="preserve"> ADDIN ZOTERO_ITEM CSL_CITATION {"citationID":"LBEfUxbL",</w:instrText>
      </w:r>
      <w:r>
        <w:instrText>"properties":{"formattedCitation":"(Zhao, 2015)","plainCitation":"(Zhao, 2015)","noteIndex":0},"citationItems":[{"id":4113,"uris":["http://zotero.org/groups/5882620/items/BGAYNLRZ"],"itemData":{"id":4113,"type":"article-journal","abstract":"The art of Chin</w:instrText>
      </w:r>
      <w:r>
        <w:instrText>ese calligraphy develops and evolves in the process of dissemination, and communication is also a kind of creation for the art of calligraphy, and the history of Chinese calligraphy is also a history of calligraphy transmission. The spread of Chinese calli</w:instrText>
      </w:r>
      <w:r>
        <w:instrText xml:space="preserve">graphy art is based on the development process of Chinese society and the way of life of Chinese, and the traditional communication modes formed on this basis include master-apprentice transmission, copying, hammering, and carving. Under the conditions of </w:instrText>
      </w:r>
      <w:r>
        <w:instrText>market economy, the dissemination of calligraphy art has undergone a major change, and network communication has the characteristics of fast dissemination, wide range and great influence, which reduces the cost of communication and enhances the communicati</w:instrText>
      </w:r>
      <w:r>
        <w:instrText>on effect. In order to spread the art of calligraphy as soon as possible, it is necessary to create channels for the dissemination of calligraphy art to the outside world with the help of existing platforms such as Confucius Institutes. The dissemination o</w:instrText>
      </w:r>
      <w:r>
        <w:instrText>f the art of calligraphy should not be limited to the promotion and dissemination of calligraphy works and famous calligraphers, but should also strengthen the study of calligraphy theory and calligraphy aesthetics, and be able to put forward their own cal</w:instrText>
      </w:r>
      <w:r>
        <w:instrText>ligraphy ideas and theories.","container-title":"Sichuan Drama","issue":"10","language":"zh","page":"51-53","title":"The Contemporary Dissemination of Chinese Calligraphy and Its Strategies","author":[{"family":"Zhao","given":"Lichun"}],"issued":{"date-par</w:instrText>
      </w:r>
      <w:r>
        <w:instrText xml:space="preserve">ts":[["2015"]]}}}],"schema":"https://github.com/citation-style-language/schema/raw/master/csl-citation.json"} </w:instrText>
      </w:r>
      <w:r>
        <w:fldChar w:fldCharType="separate"/>
      </w:r>
      <w:r>
        <w:rPr>
          <w:rFonts w:cs="Times New Roman"/>
        </w:rPr>
        <w:t>(Zhao, 2015)</w:t>
      </w:r>
      <w:r>
        <w:fldChar w:fldCharType="end"/>
      </w:r>
      <w:r>
        <w:t xml:space="preserve"> .  The rise of online teaching and short-video platforms has provided learners with more convenient paths</w:t>
      </w:r>
      <w:r w:rsidR="00566F34">
        <w:fldChar w:fldCharType="begin"/>
      </w:r>
      <w:r w:rsidR="00566F34">
        <w:instrText xml:space="preserve"> ADDIN ZOTERO_ITEM CSL_CITATION {"citationID":"0fVlTENH","properties":{"formattedCitation":"(Liu et al., 2022)","plainCitation":"(Liu et al., 2022)","noteIndex":0},"citationItems":[{"id":4762,"uris":["http://zotero.org/groups/5882620/items/DGD8GUSV"],"itemData":{"id":4762,"type":"paper-conference","abstract":"At the National Educational Work Conference 2020, the Ministry of Education proposed that aesthetic education be incorporated into the supervisory evaluation and assessment system, from a “soft task” to a “hard indicator”. This study is the design of a Chinese calligraphy brush that provides timely feedback to the teacher on students’ practice by monitoring their grip posture and ink usage in real time by the smart sensor, thus reducing the difficulty in calligraphy teaching. This study conducts data analysis and research on calligraphy teachers’ experience and degree of satisfaction through methods such as survey, questionnaire,, uses the empathy map in service design method to dig into user demand, and make user service map. On that basis, this study optimizes the design of the calligraphy teaching methodology, comes up with the final design and blueprint, effectively tackle the difficulty of step-by-step presentations in the calligraphy teaching process by combining digital media technology and product design. In this study, students are the basic users. The smart brush is equipped with nine-axis sensors, pressure sensors, and humidity sensors to monitor students’ practice in real time. Furthermore, the backend effectively integrates students’ error-prone points in their practice, feeds back to the teacher in order to make corrections in a timely manner, and assists students in refining and deepening their learning of the art of calligraphy.","container-title":"Design, User Experience, and Usability: Design Thinking and Practice in Contemporary and Emerging Technologies","DOI":"10.1007/978-3-031-05906-3_27","event-place":"Cham","ISBN":"978-3-031-05906-3","language":"en","page":"365-383","publisher":"Springer International Publishing","publisher-place":"Cham","source":"Springer Link","title":"Study on the Application of Intelligent Calligraphy Teaching in the Context of Digital Media","author":[{"family":"Liu","given":"Hong"},{"family":"Wang","given":"Yuxin"},{"family":"Ma","given":"Jingwen"},{"family":"Yu","given":"Junya"},{"family":"Ma","given":"Yifan"}],"editor":[{"family":"Soares","given":"Marcelo M."},{"family":"Rosenzweig","given":"Elizabeth"},{"family":"Marcus","given":"Aaron"}],"issued":{"date-parts":[["2022"]]}}}],"schema":"https://github.com/citation-style-language/schema/raw/master/csl-citation.json"} </w:instrText>
      </w:r>
      <w:r w:rsidR="00566F34">
        <w:fldChar w:fldCharType="separate"/>
      </w:r>
      <w:r w:rsidR="00566F34" w:rsidRPr="00566F34">
        <w:rPr>
          <w:rFonts w:ascii="Calibri Light" w:hAnsi="Calibri Light" w:cs="Calibri Light"/>
        </w:rPr>
        <w:t>(Liu et al., 2022)</w:t>
      </w:r>
      <w:r w:rsidR="00566F34">
        <w:fldChar w:fldCharType="end"/>
      </w:r>
      <w:r>
        <w:t xml:space="preserve">. The subjects of dissemination are showing a diversified trend, covering professional calligraphers, scholars, students, enthusiasts, and the general </w:t>
      </w:r>
      <w:r>
        <w:t>public</w:t>
      </w:r>
      <w:r>
        <w:fldChar w:fldCharType="begin"/>
      </w:r>
      <w:r>
        <w:instrText xml:space="preserve"> ADDIN ZOTERO_ITEM CSL_CITATION {"citationID":"VIFhpHCw","properties":{"formattedCitation":"(Huang &amp; Wang, 2023)","plainCitation":"(Huang &amp; Wang, 2023)","noteIndex":0},"citationItems":[{"id":4122,"uris":["http://zotero.org/groups/5882620/items/IVILIL</w:instrText>
      </w:r>
      <w:r>
        <w:instrText xml:space="preserve">YM"],"itemData":{"id":4122,"type":"article-journal","abstract":"Calligraphy is an excellent traditional Chinese culture, Chinese calligraphy has a long history, and is a treasure of Chinese culture. With the advent of the new media era, the development of </w:instrText>
      </w:r>
      <w:r>
        <w:instrText>new media has provided a new path and possibility for the dissemination of calligraphy art. When the perceptible visual communication means and the traditional calligraphy aesthetic with rich connotation \"collide\", the art of calligraphy breaks through t</w:instrText>
      </w:r>
      <w:r>
        <w:instrText>he specific communication field, abandons the one-way communication thinking, is no longer limited to the mode of physical communication, and makes use of the advantages of both sound and painting, showing the new characteristics of the popularization of c</w:instrText>
      </w:r>
      <w:r>
        <w:instrText>ommunication subjects, the diversification of communication content, and the diversification of communication channels. Calligraphy is no longer \"spring and snow\", but gradually moving towards the screen and the public, showing the unique charm of Chines</w:instrText>
      </w:r>
      <w:r>
        <w:instrText>e culture, enhancing cultural consciousness, strengthening cultural self-confidence, and promoting cultural dissemination.","container-title":"JinGu Creative Literature","DOI":"10.20024/j.cnki.CN42-1911/I.2023.31.031","issue":"31","language":"zh","page":"9</w:instrText>
      </w:r>
      <w:r>
        <w:instrText>8-100","title":"Research on the communication of calligraphy art in the new media era","author":[{"family":"Huang","given":"Yanyan"},{"family":"Wang","given":"Yanzi"}],"issued":{"date-parts":[["2023"]]}}}],"schema":"https://github.com/citation-style-langua</w:instrText>
      </w:r>
      <w:r>
        <w:instrText xml:space="preserve">ge/schema/raw/master/csl-citation.json"} </w:instrText>
      </w:r>
      <w:r>
        <w:fldChar w:fldCharType="separate"/>
      </w:r>
      <w:r>
        <w:rPr>
          <w:rFonts w:cs="Times New Roman"/>
        </w:rPr>
        <w:t>(Huang &amp; Wang, 2023)</w:t>
      </w:r>
      <w:r>
        <w:fldChar w:fldCharType="end"/>
      </w:r>
      <w:r>
        <w:t xml:space="preserve">. Especially on short-video platforms, calligraphy teaching content has attracted a large number of young users' attention. Through video explanations and interactive teaching, the popularity </w:t>
      </w:r>
      <w:r>
        <w:t xml:space="preserve">and learning efficiency of calligraphy have been effectively enhanced </w:t>
      </w:r>
      <w:r w:rsidR="00571C84">
        <w:fldChar w:fldCharType="begin"/>
      </w:r>
      <w:r w:rsidR="00571C84">
        <w:instrText xml:space="preserve"> ADDIN ZOTERO_ITEM CSL_CITATION {"citationID":"DjnLd6eT","properties":{"formattedCitation":"(Mao, 2025)","plainCitation":"(Mao, 2025)","noteIndex":0},"citationItems":[{"id":4769,"uris":["http://zotero.org/groups/5882620/items/CY4CQQ2X"],"itemData":{"id":4769,"type":"article-journal","container-title":"Calligraphy Appreciation and Review","issue":"2","page":"28-30","title":"The development and dissemination of calligraphy art in the digital media era","author":[{"family":"Mao","given":"Huan"}],"issued":{"date-parts":[["2025"]]}}}],"schema":"https://github.com/citation-style-language/schema/raw/master/csl-citation.json"} </w:instrText>
      </w:r>
      <w:r w:rsidR="00571C84">
        <w:fldChar w:fldCharType="separate"/>
      </w:r>
      <w:r w:rsidR="00571C84" w:rsidRPr="00571C84">
        <w:rPr>
          <w:rFonts w:ascii="Calibri Light" w:hAnsi="Calibri Light" w:cs="Calibri Light"/>
        </w:rPr>
        <w:t>(Mao, 2025)</w:t>
      </w:r>
      <w:r w:rsidR="00571C84">
        <w:fldChar w:fldCharType="end"/>
      </w:r>
      <w:r>
        <w:t xml:space="preserve">. This "online + fragmented" form of dissemination makes </w:t>
      </w:r>
      <w:r>
        <w:t>calligraphy education more in line with the learning habits of the younger generation. In terms of dissemination channels, diversified dissemination approaches have injected new vitality into the art of calligraphy. Social media, virtual exhibitions, and o</w:t>
      </w:r>
      <w:r>
        <w:t xml:space="preserve">nline education platforms have broken through the time and space limitations of traditional displays, enhancing the visibility and influence of calligraphy works </w:t>
      </w:r>
      <w:r>
        <w:fldChar w:fldCharType="begin"/>
      </w:r>
      <w:r>
        <w:instrText xml:space="preserve"> ADDIN ZOTERO_ITEM CSL_CITATION {"citationID":"kkkrSsBp","properties":{"formattedCitation":"(L</w:instrText>
      </w:r>
      <w:r>
        <w:instrText>i, 2024)","plainCitation":"(Li, 2024)","noteIndex":0},"citationItems":[{"id":4124,"uris":["http://zotero.org/groups/5882620/items/AG9A7VPX"],"itemData":{"id":4124,"type":"article-newspaper","container-title":"Calligraphy newspaper","edition":"26","language</w:instrText>
      </w:r>
      <w:r>
        <w:instrText xml:space="preserve">":"zh","page":"1-5","title":"The digital transformation of the art of calligraphy","author":[{"family":"Li","given":"Ziwei"}],"issued":{"date-parts":[["2024"]]}}}],"schema":"https://github.com/citation-style-language/schema/raw/master/csl-citation.json"} </w:instrText>
      </w:r>
      <w:r>
        <w:fldChar w:fldCharType="separate"/>
      </w:r>
      <w:r>
        <w:rPr>
          <w:rFonts w:cs="Times New Roman"/>
        </w:rPr>
        <w:t>(</w:t>
      </w:r>
      <w:r>
        <w:rPr>
          <w:rFonts w:cs="Times New Roman"/>
        </w:rPr>
        <w:t>Li, 2024)</w:t>
      </w:r>
      <w:r>
        <w:fldChar w:fldCharType="end"/>
      </w:r>
      <w:r>
        <w:t>. For instance, in the China Pavilion of the Shanghai World Expo, the "Along the River During the Qingming Festival" was displayed through multimedia, providing an immersive experience for the audience with animation, projection, and touch scre</w:t>
      </w:r>
      <w:r>
        <w:t>en technology, and offering new ideas for calligraphy exhibitions</w:t>
      </w:r>
      <w:r>
        <w:fldChar w:fldCharType="begin"/>
      </w:r>
      <w:r>
        <w:instrText xml:space="preserve"> ADDIN ZOTERO_ITEM CSL_CITATION {"citationID":"foy9MuqR","properties":{"formattedCitation":"(Wang Y. &amp; Wang, 2016)","plainCitation":"(Wang Y. &amp; Wang, 2016)","noteIndex":0},"citationItems":[{"</w:instrText>
      </w:r>
      <w:r>
        <w:instrText xml:space="preserve">id":4128,"uris":["http://zotero.org/groups/5882620/items/GYPP2VAC"],"itemData":{"id":4128,"type":"article-journal","abstract":"In the context of the new media era, traditional Chinese calligraphy art is facing a transformation in line with the times. This </w:instrText>
      </w:r>
      <w:r>
        <w:instrText xml:space="preserve">paper analyzes the current situation of traditional calligraphy communication, combined with the favorable conditions brought by new media, proposes and summarizes the innovative integration of traditional calligraphy in three aspects: APP application and </w:instrText>
      </w:r>
      <w:r>
        <w:instrText>new media installation art museum display, and tries to provide new ideas for the communication of calligraphy art in the context of new media.","container-title":"Art Science and Technology","issue":"12","language":"zh","page":"118","title":"New ideas for</w:instrText>
      </w:r>
      <w:r>
        <w:instrText xml:space="preserve"> the dissemination of calligraphy art in the context of new media","volume":"29","author":[{"family":"Wang","given":"Yangyang"},{"family":"Wang","given":"Feng"}],"issued":{"date-parts":[["2016"]]}}}],"schema":"https://github.com/citation-style-language/sch</w:instrText>
      </w:r>
      <w:r>
        <w:instrText xml:space="preserve">ema/raw/master/csl-citation.json"} </w:instrText>
      </w:r>
      <w:r>
        <w:fldChar w:fldCharType="separate"/>
      </w:r>
      <w:r>
        <w:rPr>
          <w:rFonts w:cs="Times New Roman"/>
        </w:rPr>
        <w:t>(Wang Y. &amp; Wang, 2016)</w:t>
      </w:r>
      <w:r>
        <w:fldChar w:fldCharType="end"/>
      </w:r>
      <w:r>
        <w:t>. Auxiliary technology, such as laser scanning, makes the learning process of calligraphy simpler and easier, and calligraphy is gradually spreading from the professional circle to the general pub</w:t>
      </w:r>
      <w:r>
        <w:t xml:space="preserve">lic. Henan Satellite TV uses creative dance in calligraphy content, and "Ink Dance Mid-Autumn Festival Post" achieves extensive transmission through Weibo topic# The Beauty of Chinese Calligraphy # </w:t>
      </w:r>
      <w:r>
        <w:fldChar w:fldCharType="begin"/>
      </w:r>
      <w:r>
        <w:instrText xml:space="preserve"> ADDIN ZOTERO_ITEM CSL_CITATION {"citationID":"9EfbeYmY","</w:instrText>
      </w:r>
      <w:r>
        <w:instrText>properties":{"formattedCitation":"(Huang &amp; Wang, 2023)","plainCitation":"(Huang &amp; Wang, 2023)","noteIndex":0},"citationItems":[{"id":4122,"uris":["http://zotero.org/groups/5882620/items/IVILILYM"],"itemData":{"id":4122,"type":"article-journal","abstract":"</w:instrText>
      </w:r>
      <w:r>
        <w:instrText>Calligraphy is an excellent traditional Chinese culture, Chinese calligraphy has a long history, and is a treasure of Chinese culture. With the advent of the new media era, the development of new media has provided a new path and possibility for the dissem</w:instrText>
      </w:r>
      <w:r>
        <w:instrText>ination of calligraphy art. When the perceptible visual communication means and the traditional calligraphy aesthetic with rich connotation \"collide\", the art of calligraphy breaks through the specific communication field, abandons the one-way communicat</w:instrText>
      </w:r>
      <w:r>
        <w:instrText>ion thinking, is no longer limited to the mode of physical communication, and makes use of the advantages of both sound and painting, showing the new characteristics of the popularization of communication subjects, the diversification of communication cont</w:instrText>
      </w:r>
      <w:r>
        <w:instrText>ent, and the diversification of communication channels. Calligraphy is no longer \"spring and snow\", but gradually moving towards the screen and the public, showing the unique charm of Chinese culture, enhancing cultural consciousness, strengthening cultu</w:instrText>
      </w:r>
      <w:r>
        <w:instrText>ral self-confidence, and promoting cultural dissemination.","container-title":"JinGu Creative Literature","DOI":"10.20024/j.cnki.CN42-1911/I.2023.31.031","issue":"31","language":"zh","page":"98-100","title":"Research on the communication of calligraphy art</w:instrText>
      </w:r>
      <w:r>
        <w:instrText xml:space="preserve"> in the new media era","author":[{"family":"Huang","given":"Yanyan"},{"family":"Wang","given":"Yanzi"}],"issued":{"date-parts":[["2023"]]}}}],"schema":"https://github.com/citation-style-language/schema/raw/master/csl-citation.json"} </w:instrText>
      </w:r>
      <w:r>
        <w:fldChar w:fldCharType="separate"/>
      </w:r>
      <w:r>
        <w:rPr>
          <w:rFonts w:cs="Times New Roman"/>
        </w:rPr>
        <w:t>(Huang &amp; Wang, 2023)</w:t>
      </w:r>
      <w:r>
        <w:fldChar w:fldCharType="end"/>
      </w:r>
      <w:r>
        <w:t xml:space="preserve">. Virtual exhibition rebuilds classic calligraphy works through 3D modeling and enhances the effect of transmission </w:t>
      </w:r>
      <w:r>
        <w:fldChar w:fldCharType="begin"/>
      </w:r>
      <w:r>
        <w:instrText xml:space="preserve"> ADDIN ZOTERO_ITEM CSL_CITATION {"citationID":"D9p69J6I","properties":{"formattedCitation":"(Zhang J., 2019)","plainCitation":"(Zhang J., 20</w:instrText>
      </w:r>
      <w:r>
        <w:instrText>19)","noteIndex":0},"citationItems":[{"id":4108,"uris":["http://zotero.org/groups/5882620/items/9TYNPI9F"],"itemData":{"id":4108,"type":"article-journal","abstract":"Unlike its traditional counterpart, digital Chinese calligraphy is created and presented u</w:instrText>
      </w:r>
      <w:r>
        <w:instrText>sing digital technology in human-computer interaction environments. Here, we provide a state of the art introduction to digital calligraphy research. After analyzing the research background and goal of digital calligraphy, we present the most important top</w:instrText>
      </w:r>
      <w:r>
        <w:instrText>ics of digital calligraphy: calligraphic tool modeling, calligraphic image analyzing and processing, and calligraphic shape analysis and synthesis. Each research topic is accompanied by a state-of-the-art introduction and current trends of the topic. Final</w:instrText>
      </w:r>
      <w:r>
        <w:instrText>ly, we discuss important issues concerning the further development of digital calligraphy.","container-title":"SCIENTIA SINICA Informationis","DOI":"10.1360/N112018-00202","issue":"2","language":"zh","page":"143-158","title":"A survey of digital calligraph</w:instrText>
      </w:r>
      <w:r>
        <w:instrText xml:space="preserve">y","volume":"49","author":[{"family":"Zhang","given":"Junsong"}],"issued":{"date-parts":[["2019"]]}}}],"schema":"https://github.com/citation-style-language/schema/raw/master/csl-citation.json"} </w:instrText>
      </w:r>
      <w:r>
        <w:fldChar w:fldCharType="separate"/>
      </w:r>
      <w:r>
        <w:rPr>
          <w:rFonts w:cs="Times New Roman"/>
        </w:rPr>
        <w:t>(Zhang J., 2019)</w:t>
      </w:r>
      <w:r>
        <w:fldChar w:fldCharType="end"/>
      </w:r>
      <w:r>
        <w:rPr>
          <w:rFonts w:ascii="Microsoft YaHei" w:eastAsia="Microsoft YaHei" w:hAnsi="Microsoft YaHei" w:cs="Microsoft YaHei" w:hint="eastAsia"/>
        </w:rPr>
        <w:t>.</w:t>
      </w:r>
    </w:p>
    <w:p w14:paraId="0339DDB5" w14:textId="77777777" w:rsidR="007D3C00" w:rsidRDefault="007D3C00" w:rsidP="00DB53DA"/>
    <w:p w14:paraId="5DFB0826" w14:textId="1D1F8DD3" w:rsidR="007D3C00" w:rsidRDefault="002B2436" w:rsidP="00DB53DA">
      <w:r>
        <w:t>The emergence of online education websit</w:t>
      </w:r>
      <w:r>
        <w:t>es also promotes the popularization of calligraphy education. For example, the Living Calligraphy Copybook APP uses game mechanism design and a realistic brush and ink effect to reduce the learning difficulty</w:t>
      </w:r>
      <w:r>
        <w:fldChar w:fldCharType="begin"/>
      </w:r>
      <w:r>
        <w:instrText xml:space="preserve"> ADDIN ZOTERO_ITEM CSL_CITATION {"citationID":"N</w:instrText>
      </w:r>
      <w:r>
        <w:instrText>IOKf1re","properties":{"formattedCitation":"(Wang Y. &amp; Wang, 2016)","plainCitation":"(Wang Y. &amp; Wang, 2016)","noteIndex":0},"citationItems":[{"id":4128,"uris":["http://zotero.org/groups/5882620/items/GYPP2VAC"],"itemData":{"id":4128,"type":"article-journal</w:instrText>
      </w:r>
      <w:r>
        <w:instrText>","abstract":"In the context of the new media era, traditional Chinese calligraphy art is facing a transformation in line with the times. This paper analyzes the current situation of traditional calligraphy communication, combined with the favorable condit</w:instrText>
      </w:r>
      <w:r>
        <w:instrText>ions brought by new media, proposes and summarizes the innovative integration of traditional calligraphy in three aspects: APP application and new media installation art museum display, and tries to provide new ideas for the communication of calligraphy ar</w:instrText>
      </w:r>
      <w:r>
        <w:instrText>t in the context of new media.","container-title":"Art Science and Technology","issue":"12","language":"zh","page":"118","title":"New ideas for the dissemination of calligraphy art in the context of new media","volume":"29","author":[{"family":"Wang","give</w:instrText>
      </w:r>
      <w:r>
        <w:instrText xml:space="preserve">n":"Yangyang"},{"family":"Wang","given":"Feng"}],"issued":{"date-parts":[["2016"]]}}}],"schema":"https://github.com/citation-style-language/schema/raw/master/csl-citation.json"} </w:instrText>
      </w:r>
      <w:r>
        <w:fldChar w:fldCharType="separate"/>
      </w:r>
      <w:r>
        <w:rPr>
          <w:rFonts w:cs="Times New Roman"/>
        </w:rPr>
        <w:t>(Wang Y. &amp; Wang, 2016)</w:t>
      </w:r>
      <w:r>
        <w:fldChar w:fldCharType="end"/>
      </w:r>
      <w:r>
        <w:t>. Coursera, Udemy, and other international online edu</w:t>
      </w:r>
      <w:r>
        <w:t>cation websites provide a variety of calligraphy courses, and students can learn at their own pace independently. Virtual classrooms can improve the interaction between teachers and students through real-time demonstration and homework feedback</w:t>
      </w:r>
      <w:r>
        <w:fldChar w:fldCharType="begin"/>
      </w:r>
      <w:r>
        <w:instrText xml:space="preserve"> ADDIN ZOTER</w:instrText>
      </w:r>
      <w:r>
        <w:instrText>O_ITEM CSL_CITATION {"citationID":"MYdoOa3H","properties":{"formattedCitation":"(Li, 2024)","plainCitation":"(Li, 2024)","noteIndex":0},"citationItems":[{"id":4124,"uris":["http://zotero.org/groups/5882620/items/AG9A7VPX"],"itemData":{"id":4124,"type":"art</w:instrText>
      </w:r>
      <w:r>
        <w:instrText>icle-newspaper","container-title":"Calligraphy newspaper","edition":"26","language":"zh","page":"1-5","title":"The digital transformation of the art of calligraphy","author":[{"family":"Li","given":"Ziwei"}],"issued":{"date-parts":[["2024"]]}}}],"schema":"</w:instrText>
      </w:r>
      <w:r>
        <w:instrText xml:space="preserve">https://github.com/citation-style-language/schema/raw/master/csl-citation.json"} </w:instrText>
      </w:r>
      <w:r>
        <w:fldChar w:fldCharType="separate"/>
      </w:r>
      <w:r>
        <w:rPr>
          <w:rFonts w:cs="Times New Roman"/>
        </w:rPr>
        <w:t>(Li, 2024)</w:t>
      </w:r>
      <w:r>
        <w:fldChar w:fldCharType="end"/>
      </w:r>
      <w:r>
        <w:t>. It can effectively improve the degree of students' immersion and continuity of learning</w:t>
      </w:r>
      <w:r w:rsidR="002A017A">
        <w:fldChar w:fldCharType="begin"/>
      </w:r>
      <w:r w:rsidR="002A017A">
        <w:instrText xml:space="preserve"> ADDIN ZOTERO_ITEM CSL_CITATION {"citationID":"XgW9Oi3z","properties":{"formattedCitation":"(L. Chen, 2024)","plainCitation":"(L. Chen, 2024)","noteIndex":0},"citationItems":[{"id":4766,"uris":["http://zotero.org/groups/5882620/items/HBAE3IYF"],"itemData":{"id":4766,"type":"article-journal","abstract":"The excellent culture embedded in the art of calligraphy provides new teaching content for the design and realization of the educational objectives of the Civic and Political Science Program in colleges and universities and facilitates the formation of a new teaching mode. This paper combines the network calligraphy art resources, highlights the calligraphy interaction of the Civics course with the help of projection interaction settings, and proposes a new teaching mode of calligraphy art + Civics course in colleges and universities. It also proposes a full convolutional network algorithm based on an attention gate to deal with the task of binning calligraphic document images and extracting calligraphic resources. Combined with the design principles of interactive digital displays, the teaching concept and teaching design of the calligraphy art college Civics and Politics course are analyzed. Based on the results of convolutional neural network processing of calligraphy text image binarization and the recognition of calligraphy handwriting by convolutional neural network algorithm based on the Attention mechanism coding and decoding model, realize the practice of the new teaching mode of interactive calligraphy art + Civics and Politics course, and compare it with the traditional fusion method, and get the mean and standard deviation of the course grades of the traditional group and the interactive group as 36.12± respectively 6.35 points, 45.68 ± 4.73 points. The samples of different groups show significance (p&lt;0.05) for all of participation, ability, challenge, and interest, which means that the mean value of the interactive group is higher than that of the traditional group in the four dimensions of participation, ability, challenge and interest in learning, which proves the feasibility of the teaching mode of the projected interactive calligraphy art resources + Civic and Political Science course proposed in this paper.  © 2024 Li Chen, published by Sciendo.","container-title":"Applied Mathematics and Nonlinear Sciences","DOI":"10.2478/amns-2024-2852","ISSN":"2444-8656","issue":"1","journalAbbreviation":"Appl. Math. Nonlinear Sci.","language":"English","note":"publisher: Sciendo","source":"Scopus","title":"Digital Resource Development and Teaching Mode Innovation of Chinese Excellent Traditional Culture Calligraphy Art in Civic and Political Science Courses of Colleges and Universities","volume":"9","author":[{"family":"Chen","given":"Li"}],"issued":{"date-parts":[["2024"]]}}}],"schema":"https://github.com/citation-style-language/schema/raw/master/csl-citation.json"} </w:instrText>
      </w:r>
      <w:r w:rsidR="002A017A">
        <w:fldChar w:fldCharType="separate"/>
      </w:r>
      <w:r w:rsidR="002A017A" w:rsidRPr="002A017A">
        <w:rPr>
          <w:rFonts w:ascii="Calibri Light" w:hAnsi="Calibri Light" w:cs="Calibri Light"/>
        </w:rPr>
        <w:t>(L. Chen, 2024)</w:t>
      </w:r>
      <w:r w:rsidR="002A017A">
        <w:fldChar w:fldCharType="end"/>
      </w:r>
      <w:r>
        <w:t xml:space="preserve">. In general, the overall </w:t>
      </w:r>
      <w:r>
        <w:lastRenderedPageBreak/>
        <w:t>development of digital calligraphy has shown multi-dimensional expansion in terms of dissemination scope, disseminators and disseminators, and dissemination channels. With the as</w:t>
      </w:r>
      <w:r>
        <w:t>sistance of digital technology, it constantly stimulates the contemporary expressive power of calligraphy art and provides more powerful impetus for the transmission and innovation of calligraphy.</w:t>
      </w:r>
    </w:p>
    <w:p w14:paraId="027477C5" w14:textId="77777777" w:rsidR="007D3C00" w:rsidRDefault="007D3C00" w:rsidP="00DB53DA"/>
    <w:p w14:paraId="49238281" w14:textId="77777777" w:rsidR="007D3C00" w:rsidRDefault="002B2436" w:rsidP="00DB53DA">
      <w:r>
        <w:t>3.2 Bidirectional communication channels in the digital ag</w:t>
      </w:r>
      <w:r>
        <w:t>e</w:t>
      </w:r>
    </w:p>
    <w:p w14:paraId="725262B5" w14:textId="77777777" w:rsidR="007D3C00" w:rsidRDefault="007D3C00" w:rsidP="00DB53DA"/>
    <w:p w14:paraId="5DA1B469" w14:textId="77777777" w:rsidR="007D3C00" w:rsidRDefault="002B2436" w:rsidP="00DB53DA">
      <w:r>
        <w:t>In the digital age, the dissemination path of Chinese calligraphy art gives equal weight to the localization and inheritance in the east and the expansion to the west, and promotes the innovation, development, and value transmission of calligraphy art i</w:t>
      </w:r>
      <w:r>
        <w:t>n a larger cultural space.</w:t>
      </w:r>
    </w:p>
    <w:p w14:paraId="1F930753" w14:textId="77777777" w:rsidR="007D3C00" w:rsidRDefault="007D3C00" w:rsidP="00DB53DA"/>
    <w:p w14:paraId="668CB332" w14:textId="0A90DEBE" w:rsidR="007D3C00" w:rsidRDefault="002B2436" w:rsidP="00DB53DA">
      <w:r>
        <w:t>In terms of local dissemination, digital technology has provided convenient means and diverse paths for the inheritance of calligraphy. The rise of online education platforms and virtual practice environments enables learners to</w:t>
      </w:r>
      <w:r>
        <w:t xml:space="preserve"> practice and communicate calligraphy anytime and anywhere</w:t>
      </w:r>
      <w:r>
        <w:fldChar w:fldCharType="begin"/>
      </w:r>
      <w:r>
        <w:instrText xml:space="preserve"> ADDIN ZOTERO_ITEM CSL_CITATION {"citationID":"bBw2RWZy","properties":{"formattedCitation":"(L. Wang, 2023)","plainCitation":"(L. Wang, 2023)","noteIndex":0},"citationItems":[{"id":4115,"uris":["htt</w:instrText>
      </w:r>
      <w:r>
        <w:instrText>p://zotero.org/groups/5882620/items/7C4DFQZF"],"itemData":{"id":4115,"type":"article-journal","container-title":"Huazhang","issue":"11","language":"en","page":"12-14","title":"The art of calligraphy in the digital age","author":[{"family":"Wang","given":"L</w:instrText>
      </w:r>
      <w:r>
        <w:instrText xml:space="preserve">anting"}],"issued":{"date-parts":[["2023"]]}}}],"schema":"https://github.com/citation-style-language/schema/raw/master/csl-citation.json"} </w:instrText>
      </w:r>
      <w:r>
        <w:fldChar w:fldCharType="separate"/>
      </w:r>
      <w:r>
        <w:rPr>
          <w:rFonts w:cs="Times New Roman"/>
        </w:rPr>
        <w:t>(L. Wang, 2023)</w:t>
      </w:r>
      <w:r>
        <w:fldChar w:fldCharType="end"/>
      </w:r>
      <w:r>
        <w:t>. Calligraphy art is the carrier of the aesthetic connotation, philosophical thought, and humanisti</w:t>
      </w:r>
      <w:r>
        <w:t xml:space="preserve">c temperament of the Chinese nation and an important part of national culture. When creating, calligraphers pursue a natural realm. For instance, Wang Xizhi's "Preface to the Poems Composed at the Orchid Pavilion" features smooth and elegant brushstrokes, </w:t>
      </w:r>
      <w:r>
        <w:t>embossing the idea of "following the way of nature"</w:t>
      </w:r>
      <w:r>
        <w:fldChar w:fldCharType="begin"/>
      </w:r>
      <w:r>
        <w:instrText xml:space="preserve"> ADDIN ZOTERO_ITEM CSL_CITATION {"citationID":"YtZqtnth","properties":{"formattedCitation":"(Feng, 2024)","plainCitation":"(Feng, 2024)","noteIndex":0},"citationItems":[{"id":4109,"uris":["http://zotero.or</w:instrText>
      </w:r>
      <w:r>
        <w:instrText>g/groups/5882620/items/CWCGG47A"],"itemData":{"id":4109,"type":"article-journal","abstract":"Calligraphy, an ancient and unique art form, carries the cultural heritage of the Chinese nation for thousands of years and is a treasure of Chinese culture. It is</w:instrText>
      </w:r>
      <w:r>
        <w:instrText xml:space="preserve"> not only a writing technique, but also a cultural symbol, containing rich cultural connotations. In modern society, the inheritance and development of calligraphy art is facing many challenges, but also new opportunities. This paper deeply explores the cu</w:instrText>
      </w:r>
      <w:r>
        <w:instrText>ltural connotation of calligraphy art, analyzes the challenges faced by calligraphy art in modern inheritance, and proposes corresponding inheritance strategies to promote the art of calligraphy to bloom more brilliantly in the new era.","container-title":</w:instrText>
      </w:r>
      <w:r>
        <w:instrText>"China National Exhibition","issue":"19","language":"zh","page":"103-105","title":"The cultural connotation and modern inheritance of calligraphy art","author":[{"family":"Feng","given":"Mingfang"}],"issued":{"date-parts":[["2024"]]}}}],"schema":"https://g</w:instrText>
      </w:r>
      <w:r>
        <w:instrText xml:space="preserve">ithub.com/citation-style-language/schema/raw/master/csl-citation.json"} </w:instrText>
      </w:r>
      <w:r>
        <w:fldChar w:fldCharType="separate"/>
      </w:r>
      <w:r>
        <w:rPr>
          <w:rFonts w:cs="Times New Roman"/>
        </w:rPr>
        <w:t>(Feng, 2024)</w:t>
      </w:r>
      <w:r>
        <w:fldChar w:fldCharType="end"/>
      </w:r>
      <w:r>
        <w:t>. Through multimedia technology, calligraphy works have broken through the limitations of time and space, achieving a more vivid presentation and dissemination</w:t>
      </w:r>
      <w:r>
        <w:fldChar w:fldCharType="begin"/>
      </w:r>
      <w:r>
        <w:instrText xml:space="preserve"> ADDIN ZOT</w:instrText>
      </w:r>
      <w:r>
        <w:instrText>ERO_ITEM CSL_CITATION {"citationID":"YDlaWWkb","properties":{"formattedCitation":"(Lu, 2024)","plainCitation":"(Lu, 2024)","noteIndex":0},"citationItems":[{"id":4123,"uris":["http://zotero.org/groups/5882620/items/VYYVVRVW"],"itemData":{"id":4123,"type":"a</w:instrText>
      </w:r>
      <w:r>
        <w:instrText xml:space="preserve">rticle-journal","abstract":"This paper mainly discusses the dissemination and development of calligraphy art in the context of media integration.  First, the meaning and characteristics of Chinese calligraphy were introduced. secondly, the characteristics </w:instrText>
      </w:r>
      <w:r>
        <w:instrText>of the dissemination of calligraphy in the context of media convergence were discussed. Finally, specific strategies are put forward on how to promote the further dissemination and development of calligraphy art in the context of media convergence, namely,</w:instrText>
      </w:r>
      <w:r>
        <w:instrText xml:space="preserve"> first, to pay attention to the humanistic connotation of calligraphy art and enhance the attractiveness of calligraphy art; the second is to build an online platform to disseminate channels and expand the scope of calligraphy art dissemination; the third </w:instrText>
      </w:r>
      <w:r>
        <w:instrText>is to create a modern algebraic smart community and cultivate creative talents in the new era of calligraphy; Fourth, it is necessary to establish a correct aesthetic orientation and crack down on any act of scandalizing calligraphy and art.","container-ti</w:instrText>
      </w:r>
      <w:r>
        <w:instrText>tle":"New Horizon","issue":"6","language":"zh","page":"49-51","title":"The dissemination and development of calligraphy art in the context of convergence media","author":[{"family":"Lu","given":"Zirui"}],"issued":{"date-parts":[["2024"]]}}}],"schema":"http</w:instrText>
      </w:r>
      <w:r>
        <w:instrText xml:space="preserve">s://github.com/citation-style-language/schema/raw/master/csl-citation.json"} </w:instrText>
      </w:r>
      <w:r>
        <w:fldChar w:fldCharType="separate"/>
      </w:r>
      <w:r>
        <w:rPr>
          <w:rFonts w:cs="Times New Roman"/>
        </w:rPr>
        <w:t>(Lu, 2024)</w:t>
      </w:r>
      <w:r>
        <w:fldChar w:fldCharType="end"/>
      </w:r>
      <w:r>
        <w:t xml:space="preserve">. A large number of high-quality calligraphy teaching videos have emerged on social media platforms such as </w:t>
      </w:r>
      <w:proofErr w:type="spellStart"/>
      <w:r>
        <w:t>Bilibili</w:t>
      </w:r>
      <w:proofErr w:type="spellEnd"/>
      <w:r>
        <w:t>, forming a new digital calligraphy education base</w:t>
      </w:r>
      <w:r w:rsidR="006E0FFA">
        <w:fldChar w:fldCharType="begin"/>
      </w:r>
      <w:r w:rsidR="006E0FFA">
        <w:instrText xml:space="preserve"> ADDIN ZOTERO_ITEM CSL_CITATION {"citationID":"RzqbWEOX","properties":{"formattedCitation":"({\\i{}Bilibili}, n.d.)","plainCitation":"(Bilibili, n.d.)","noteIndex":0},"citationItems":[{"id":4760,"uris":["http://zotero.org/groups/5882620/items/6CV5R4BG"],"itemData":{"id":4760,"type":"webpage","title":"bilibili","URL":"https://www.bilibili.com/","accessed":{"date-parts":[["2025",10,28]]}}}],"schema":"https://github.com/citation-style-language/schema/raw/master/csl-citation.json"} </w:instrText>
      </w:r>
      <w:r w:rsidR="006E0FFA">
        <w:fldChar w:fldCharType="separate"/>
      </w:r>
      <w:r w:rsidR="006E0FFA" w:rsidRPr="006E0FFA">
        <w:rPr>
          <w:rFonts w:ascii="Calibri Light" w:hAnsi="Calibri Light" w:cs="Calibri Light"/>
          <w:kern w:val="0"/>
        </w:rPr>
        <w:t>(</w:t>
      </w:r>
      <w:r w:rsidR="006E0FFA" w:rsidRPr="006E0FFA">
        <w:rPr>
          <w:rFonts w:ascii="Calibri Light" w:hAnsi="Calibri Light" w:cs="Calibri Light"/>
          <w:i/>
          <w:iCs/>
          <w:kern w:val="0"/>
        </w:rPr>
        <w:t>Bilibili</w:t>
      </w:r>
      <w:r w:rsidR="006E0FFA" w:rsidRPr="006E0FFA">
        <w:rPr>
          <w:rFonts w:ascii="Calibri Light" w:hAnsi="Calibri Light" w:cs="Calibri Light"/>
          <w:kern w:val="0"/>
        </w:rPr>
        <w:t>, n.d.)</w:t>
      </w:r>
      <w:r w:rsidR="006E0FFA">
        <w:fldChar w:fldCharType="end"/>
      </w:r>
      <w:r>
        <w:t>. This has</w:t>
      </w:r>
      <w:r>
        <w:t xml:space="preserve"> effectively enhanced the popularity and interest of calligraphy learning, and strengthened the sense of identity and cultural confidence of young people towards China's fine traditional culture</w:t>
      </w:r>
      <w:r>
        <w:fldChar w:fldCharType="begin"/>
      </w:r>
      <w:r>
        <w:instrText xml:space="preserve"> ADDIN ZOTERO_ITEM CSL_CITATION {"citationID":"bMQ5zNC9","prop</w:instrText>
      </w:r>
      <w:r>
        <w:instrText>erties":{"formattedCitation":"(Zhu &amp; Lu, 2024)","plainCitation":"(Zhu &amp; Lu, 2024)","noteIndex":0},"citationItems":[{"id":4114,"uris":["http://zotero.org/groups/5882620/items/FFRNZNWI"],"itemData":{"id":4114,"type":"article-journal","abstract":"The art of c</w:instrText>
      </w:r>
      <w:r>
        <w:instrText>alligraphy is a wonderful flower of classical Chinese art. In the digital era, it is particularly important to explore how the art of calligraphy can keep up with the pace of development of the new era, so that digital technology and calligraphy art can be</w:instrText>
      </w:r>
      <w:r>
        <w:instrText xml:space="preserve"> well combined to inherit and carry forward the art of calligraphy. The improvement of calligraphy literacy is conducive to self-cultivation, regulation of emotions, cultivation of sentiment and temperament, cultivation of observation and analysis ability,</w:instrText>
      </w:r>
      <w:r>
        <w:instrText xml:space="preserve"> patience and thinking ability, inheritance of national culture, and enhancement of cultural self-confidence. In view of the challenges of improving calligraphy literacy in the digital era, the author puts forward the following suggestions: take root in ca</w:instrText>
      </w:r>
      <w:r>
        <w:instrText xml:space="preserve">lligraphy culture and experience the spiritual connotation of calligraphy art; preservation, dissemination and innovation of the art of calligraphy with the help of digital technology; Collecting, sorting, retrieving and sharing calligraphy resources with </w:instrText>
      </w:r>
      <w:r>
        <w:instrText>the help of digital technology; Combine digital technology to improve the traditional calligraphy curriculum and improve the artistic quality of calligraphy teachers; Establish a digital intelligent evaluation system and communication platform for calligra</w:instrText>
      </w:r>
      <w:r>
        <w:instrText>phy.","container-title":"Art Education Research","DOI":"10.3969/j.issn.1674-9286.2024.07.030.","issue":"7","language":"zh","page":"78-82","title":"Research on the path of improving calligraphy literacy in the digital era","author":[{"family":"Zhu","given":</w:instrText>
      </w:r>
      <w:r>
        <w:instrText xml:space="preserve">"Ziying"},{"family":"Lu","given":"Haifeng"}],"issued":{"date-parts":[["2024"]]}}}],"schema":"https://github.com/citation-style-language/schema/raw/master/csl-citation.json"} </w:instrText>
      </w:r>
      <w:r>
        <w:fldChar w:fldCharType="separate"/>
      </w:r>
      <w:r>
        <w:rPr>
          <w:rFonts w:cs="Times New Roman"/>
        </w:rPr>
        <w:t>(Zhu &amp; Lu, 2024)</w:t>
      </w:r>
      <w:r>
        <w:fldChar w:fldCharType="end"/>
      </w:r>
      <w:r>
        <w:t xml:space="preserve"> (see Figure 1).</w:t>
      </w:r>
    </w:p>
    <w:p w14:paraId="3EC38046" w14:textId="77777777" w:rsidR="007D3C00" w:rsidRDefault="002B2436" w:rsidP="00DB53DA">
      <w:pPr>
        <w:rPr>
          <w:rFonts w:ascii="Calibri" w:eastAsia="SimSun" w:hAnsi="Calibri" w:cs="SimSun"/>
        </w:rPr>
      </w:pPr>
      <w:r>
        <w:rPr>
          <w:noProof/>
        </w:rPr>
        <mc:AlternateContent>
          <mc:Choice Requires="wps">
            <w:drawing>
              <wp:anchor distT="0" distB="0" distL="114300" distR="114300" simplePos="0" relativeHeight="251659264" behindDoc="0" locked="0" layoutInCell="1" allowOverlap="1" wp14:anchorId="602658AA" wp14:editId="3A244F7E">
                <wp:simplePos x="0" y="0"/>
                <wp:positionH relativeFrom="column">
                  <wp:posOffset>1973580</wp:posOffset>
                </wp:positionH>
                <wp:positionV relativeFrom="paragraph">
                  <wp:posOffset>1160780</wp:posOffset>
                </wp:positionV>
                <wp:extent cx="60960" cy="45720"/>
                <wp:effectExtent l="0" t="0" r="15240" b="12065"/>
                <wp:wrapNone/>
                <wp:docPr id="287851516" name="Rectangle 1"/>
                <wp:cNvGraphicFramePr/>
                <a:graphic xmlns:a="http://schemas.openxmlformats.org/drawingml/2006/main">
                  <a:graphicData uri="http://schemas.microsoft.com/office/word/2010/wordprocessingShape">
                    <wps:wsp>
                      <wps:cNvSpPr/>
                      <wps:spPr>
                        <a:xfrm>
                          <a:off x="0" y="0"/>
                          <a:ext cx="6096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1" o:spid="_x0000_s1026" o:spt="1" style="position:absolute;left:0pt;margin-left:155.4pt;margin-top:91.4pt;height:3.6pt;width:4.8pt;z-index:251659264;v-text-anchor:middle;mso-width-relative:page;mso-height-relative:page;" fillcolor="#5B9BD5 [3204]" filled="t" stroked="t" coordsize="21600,21600" o:gfxdata="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zKgGbNcAAAALAQAADwAAAAAAAAABACAAAAAi&#10;AAAAZHJzL2Rvd25yZXYueG1sUEsBAhQAFAAAAAgAh07iQDimJpx9AgAAHQUAAA4AAAAAAAAAAQAg&#10;AAAAJgEAAGRycy9lMm9Eb2MueG1sUEsFBgAAAAAGAAYAWQEAABUGAAAAAA==&#10;">
                <v:fill on="t" focussize="0,0"/>
                <v:stroke weight="1pt" color="#223F59 [3204]" miterlimit="8" joinstyle="miter"/>
                <v:imagedata o:title=""/>
                <o:lock v:ext="edit" aspectratio="f"/>
              </v:rect>
            </w:pict>
          </mc:Fallback>
        </mc:AlternateContent>
      </w:r>
      <w:r>
        <w:rPr>
          <w:noProof/>
        </w:rPr>
        <w:drawing>
          <wp:inline distT="0" distB="0" distL="0" distR="0" wp14:anchorId="1E0A7788" wp14:editId="12985F52">
            <wp:extent cx="4165600" cy="1811655"/>
            <wp:effectExtent l="0" t="0" r="6350" b="0"/>
            <wp:docPr id="1026" name="图片 1"/>
            <wp:cNvGraphicFramePr/>
            <a:graphic xmlns:a="http://schemas.openxmlformats.org/drawingml/2006/main">
              <a:graphicData uri="http://schemas.openxmlformats.org/drawingml/2006/picture">
                <pic:pic xmlns:pic="http://schemas.openxmlformats.org/drawingml/2006/picture">
                  <pic:nvPicPr>
                    <pic:cNvPr id="1026" name="图片 1"/>
                    <pic:cNvPicPr/>
                  </pic:nvPicPr>
                  <pic:blipFill>
                    <a:blip r:embed="rId9" cstate="print"/>
                    <a:srcRect/>
                    <a:stretch>
                      <a:fillRect/>
                    </a:stretch>
                  </pic:blipFill>
                  <pic:spPr>
                    <a:xfrm>
                      <a:off x="0" y="0"/>
                      <a:ext cx="4167053" cy="1812498"/>
                    </a:xfrm>
                    <a:prstGeom prst="rect">
                      <a:avLst/>
                    </a:prstGeom>
                    <a:ln>
                      <a:noFill/>
                    </a:ln>
                  </pic:spPr>
                </pic:pic>
              </a:graphicData>
            </a:graphic>
          </wp:inline>
        </w:drawing>
      </w:r>
    </w:p>
    <w:p w14:paraId="6D1CC19D" w14:textId="77777777" w:rsidR="007D3C00" w:rsidRDefault="002B2436" w:rsidP="00DB53DA">
      <w:r>
        <w:rPr>
          <w:rFonts w:hint="eastAsia"/>
        </w:rPr>
        <w:t>Figure 1</w:t>
      </w:r>
      <w:r>
        <w:rPr>
          <w:rFonts w:ascii="Microsoft YaHei" w:eastAsia="Microsoft YaHei" w:hAnsi="Microsoft YaHei" w:cs="Microsoft YaHei" w:hint="eastAsia"/>
        </w:rPr>
        <w:t>：</w:t>
      </w:r>
      <w:r>
        <w:rPr>
          <w:rFonts w:hint="eastAsia"/>
        </w:rPr>
        <w:t xml:space="preserve"> </w:t>
      </w:r>
      <w:proofErr w:type="spellStart"/>
      <w:r>
        <w:rPr>
          <w:rFonts w:hint="eastAsia"/>
        </w:rPr>
        <w:t>bilibili</w:t>
      </w:r>
      <w:proofErr w:type="spellEnd"/>
      <w:r>
        <w:rPr>
          <w:rFonts w:hint="eastAsia"/>
        </w:rPr>
        <w:t xml:space="preserve"> calligraphy teaching vid</w:t>
      </w:r>
      <w:r>
        <w:rPr>
          <w:rFonts w:hint="eastAsia"/>
        </w:rPr>
        <w:t>eo</w:t>
      </w:r>
    </w:p>
    <w:p w14:paraId="0EEDE270" w14:textId="09D2A0A8" w:rsidR="006E0FFA" w:rsidRDefault="00460DA4" w:rsidP="00DB53DA">
      <w:pPr>
        <w:rPr>
          <w:shd w:val="clear" w:color="auto" w:fill="FFFFFF"/>
        </w:rPr>
      </w:pPr>
      <w:r w:rsidRPr="00460DA4">
        <w:rPr>
          <w:shd w:val="clear" w:color="auto" w:fill="FFFFFF"/>
        </w:rPr>
        <w:t xml:space="preserve">Source: Public Domain. Available </w:t>
      </w:r>
      <w:r>
        <w:rPr>
          <w:shd w:val="clear" w:color="auto" w:fill="FFFFFF"/>
        </w:rPr>
        <w:t>on</w:t>
      </w:r>
      <w:r w:rsidRPr="00460DA4">
        <w:rPr>
          <w:shd w:val="clear" w:color="auto" w:fill="FFFFFF"/>
        </w:rPr>
        <w:t xml:space="preserve"> </w:t>
      </w:r>
      <w:r>
        <w:rPr>
          <w:shd w:val="clear" w:color="auto" w:fill="FFFFFF"/>
        </w:rPr>
        <w:t xml:space="preserve">the </w:t>
      </w:r>
      <w:r>
        <w:rPr>
          <w:rFonts w:hint="eastAsia"/>
          <w:shd w:val="clear" w:color="auto" w:fill="FFFFFF"/>
        </w:rPr>
        <w:t>I</w:t>
      </w:r>
      <w:r w:rsidRPr="00460DA4">
        <w:rPr>
          <w:shd w:val="clear" w:color="auto" w:fill="FFFFFF"/>
        </w:rPr>
        <w:t>nternet</w:t>
      </w:r>
      <w:r>
        <w:rPr>
          <w:rFonts w:hint="eastAsia"/>
          <w:shd w:val="clear" w:color="auto" w:fill="FFFFFF"/>
        </w:rPr>
        <w:t>.</w:t>
      </w:r>
    </w:p>
    <w:p w14:paraId="46E4A90F" w14:textId="77777777" w:rsidR="00566F34" w:rsidRPr="00566F34" w:rsidRDefault="00566F34" w:rsidP="00DB53DA">
      <w:pPr>
        <w:rPr>
          <w:shd w:val="clear" w:color="auto" w:fill="FFFFFF"/>
        </w:rPr>
      </w:pPr>
      <w:r w:rsidRPr="00566F34">
        <w:rPr>
          <w:shd w:val="clear" w:color="auto" w:fill="FFFFFF"/>
        </w:rPr>
        <w:t>The International Calligraphy Symposium</w:t>
      </w:r>
    </w:p>
    <w:p w14:paraId="559E3C2C" w14:textId="77777777" w:rsidR="00460DA4" w:rsidRDefault="00460DA4" w:rsidP="00DB53DA">
      <w:pPr>
        <w:rPr>
          <w:shd w:val="clear" w:color="auto" w:fill="FFFFFF"/>
        </w:rPr>
      </w:pPr>
    </w:p>
    <w:p w14:paraId="033C891E" w14:textId="631DA081" w:rsidR="007D3C00" w:rsidRDefault="002B2436" w:rsidP="00DB53DA">
      <w:r>
        <w:rPr>
          <w:rFonts w:hint="eastAsia"/>
        </w:rPr>
        <w:t xml:space="preserve"> </w:t>
      </w:r>
      <w:r>
        <w:t>In terms of international communication, the application of digital technology has broken through geographical limitations, providing new possibilities for the "</w:t>
      </w:r>
      <w:r>
        <w:t>going global" of calligraphy art. Through online courses, digital works exhibitions, and virtual teaching environments, overseas learners can more conveniently access and learn calligraphy</w:t>
      </w:r>
      <w:r>
        <w:fldChar w:fldCharType="begin"/>
      </w:r>
      <w:r>
        <w:instrText xml:space="preserve"> ADDIN ZOTERO_ITEM CSL_CITATION {"citationID":"JibBZATm","properties</w:instrText>
      </w:r>
      <w:r>
        <w:instrText xml:space="preserve">":{"formattedCitation":"(Tian, 2024)","plainCitation":"(Tian, 2024)","noteIndex":0},"citationItems":[{"id":4112,"uris":["http://zotero.org/groups/5882620/items/P3D2A2QU"],"itemData":{"id":4112,"type":"article-journal","abstract":"As an important symbol of </w:instrText>
      </w:r>
      <w:r>
        <w:instrText>Chinese culture, Chinese calligraphy not only shows a unique aesthetic concept, but also carries a certain philosophical reflection and historical inheritance.  In recent years, with the acceleration of global cultural exchanges, the art of calligraphy has</w:instrText>
      </w:r>
      <w:r>
        <w:instrText xml:space="preserve"> gradually gained more attention and attention on the international stage. From three main perspectives: Sinology studies, the global art market, and cultural institutions, this paper systematically explores how calligraphy has reached the international le</w:instrText>
      </w:r>
      <w:r>
        <w:instrText>vel through different communication paths, and analyzes its acceptance and influence in cross-cultural exchanges. First of all, in the field of sinology, calligraphy, as a key entry point for understanding Chinese culture and ideology, has become an import</w:instrText>
      </w:r>
      <w:r>
        <w:instrText>ant topic in international academic research. Secondly, the recognition of calligraphy works in the global art market is gradually increasing, and calligraphy as a work of art not only has cultural symbolic significance, but also has a certain market value</w:instrText>
      </w:r>
      <w:r>
        <w:instrText>, and is favored by collectors and art investors. Finally, cultural institutions promote the dissemination of calligraphy abroad through exhibitions, educational programs, and other means, making it an important medium for intercultural communication.","co</w:instrText>
      </w:r>
      <w:r>
        <w:instrText>ntainer-title":"Art Evaluation","issue":"19","language":"zh","page":"43-48","title":"The International Diffusion of Calligraphy: Multiple Perspectives from Sinological Studies to the Global Art Market","author":[{"family":"Tian","given":"Ye"}],"issued":{"d</w:instrText>
      </w:r>
      <w:r>
        <w:instrText xml:space="preserve">ate-parts":[["2024"]]}}}],"schema":"https://github.com/citation-style-language/schema/raw/master/csl-citation.json"} </w:instrText>
      </w:r>
      <w:r>
        <w:fldChar w:fldCharType="separate"/>
      </w:r>
      <w:r>
        <w:rPr>
          <w:rFonts w:cs="Times New Roman"/>
        </w:rPr>
        <w:t>(Tian, 2024)</w:t>
      </w:r>
      <w:r>
        <w:fldChar w:fldCharType="end"/>
      </w:r>
      <w:r>
        <w:t>. The holding of international calligraphy exhibitions, special lectures, workshops, and on-site creation activities has enh</w:t>
      </w:r>
      <w:r>
        <w:t xml:space="preserve">anced the interactivity of cultural exchanges and also increased the international visibility of Chinese calligraphy. The International Calligraphy Symposium invited scholars from more than ten countries to discuss dissemination strategies and </w:t>
      </w:r>
      <w:r w:rsidR="00D11B9B">
        <w:t xml:space="preserve">the </w:t>
      </w:r>
      <w:r>
        <w:t xml:space="preserve">artistic value of calligraphy together and conduct in-depth academic discussion </w:t>
      </w:r>
      <w:r>
        <w:fldChar w:fldCharType="begin"/>
      </w:r>
      <w:r>
        <w:instrText xml:space="preserve"> ADDIN ZOTERO_ITEM CSL_CITATION {"citationID":"k4YxSdGJ","properties":{"formattedCitation":"(Xue, 2025)","plainCitation":"(Xue, 2025)","noteIndex":0},"citationItems":[{"id":411</w:instrText>
      </w:r>
      <w:r>
        <w:instrText>0,"uris":["http://zotero.org/groups/5882620/items/VKCRS4EK"],"itemData":{"id":4110,"type":"article-journal","container-title":"China National Exhibition","issue":"1","language":"zh","page":"115-117","title":"The value and inheritance of traditional Chinese</w:instrText>
      </w:r>
      <w:r>
        <w:instrText xml:space="preserve"> calligraphy in the contemporary art system","author":[{"family":"Xue","given":"Jinfeng"}],"issued":{"date-parts":[["2025"]]}}}],"schema":"https://github.com/citation-style-language/schema/raw/master/csl-citation.json"} </w:instrText>
      </w:r>
      <w:r>
        <w:fldChar w:fldCharType="separate"/>
      </w:r>
      <w:r>
        <w:rPr>
          <w:rFonts w:cs="Times New Roman"/>
        </w:rPr>
        <w:t>(Xue, 2025)</w:t>
      </w:r>
      <w:r>
        <w:fldChar w:fldCharType="end"/>
      </w:r>
      <w:r>
        <w:t xml:space="preserve">. In </w:t>
      </w:r>
      <w:r>
        <w:lastRenderedPageBreak/>
        <w:t>addition, the int</w:t>
      </w:r>
      <w:r>
        <w:t>ernational layout of calligraphy education is gradually expanded. Calligraphy courses are taught in foreign countries, calligraphers are dispatched to teach, and student exchanges are conducted with foreign universities. For example, in the calligraphy edu</w:t>
      </w:r>
      <w:r>
        <w:t xml:space="preserve">cation cooperation between the Confucius Institute and a foreign university, calligraphy courses gradually enter the international education system, which injects continuous impetus into the global layout of calligraphy (see </w:t>
      </w:r>
      <w:r w:rsidR="00D11B9B">
        <w:t>Figure</w:t>
      </w:r>
      <w:r>
        <w:t xml:space="preserve"> 2).</w:t>
      </w:r>
      <w:r w:rsidR="00D11B9B">
        <w:t xml:space="preserve"> </w:t>
      </w:r>
      <w:r>
        <w:t>Social media uses so</w:t>
      </w:r>
      <w:r>
        <w:t xml:space="preserve">cial networking sites as a communication platform, builds an interactive space for calligraphy artists and people all over the world, increases the exposure of calligraphy works, and promotes the exchange of calligraphy culture across cultures </w:t>
      </w:r>
      <w:r>
        <w:fldChar w:fldCharType="begin"/>
      </w:r>
      <w:r>
        <w:instrText xml:space="preserve"> ADDIN ZOTER</w:instrText>
      </w:r>
      <w:r>
        <w:instrText>O_ITEM CSL_CITATION {"citationID":"18INqkbs","properties":{"formattedCitation":"(Tian, 2024)","plainCitation":"(Tian, 2024)","noteIndex":0},"citationItems":[{"id":4112,"uris":["http://zotero.org/groups/5882620/items/P3D2A2QU"],"itemData":{"id":4112,"type":</w:instrText>
      </w:r>
      <w:r>
        <w:instrText xml:space="preserve">"article-journal","abstract":"As an important symbol of Chinese culture, Chinese calligraphy not only shows a unique aesthetic concept, but also carries a certain philosophical reflection and historical inheritance.  In recent years, with the acceleration </w:instrText>
      </w:r>
      <w:r>
        <w:instrText>of global cultural exchanges, the art of calligraphy has gradually gained more attention and attention on the international stage. From three main perspectives: Sinology studies, the global art market, and cultural institutions, this paper systematically e</w:instrText>
      </w:r>
      <w:r>
        <w:instrText>xplores how calligraphy has reached the international level through different communication paths, and analyzes its acceptance and influence in cross-cultural exchanges. First of all, in the field of sinology, calligraphy, as a key entry point for understa</w:instrText>
      </w:r>
      <w:r>
        <w:instrText>nding Chinese culture and ideology, has become an important topic in international academic research. Secondly, the recognition of calligraphy works in the global art market is gradually increasing, and calligraphy as a work of art not only has cultural sy</w:instrText>
      </w:r>
      <w:r>
        <w:instrText>mbolic significance, but also has a certain market value, and is favored by collectors and art investors. Finally, cultural institutions promote the dissemination of calligraphy abroad through exhibitions, educational programs, and other means, making it a</w:instrText>
      </w:r>
      <w:r>
        <w:instrText>n important medium for intercultural communication.","container-title":"Art Evaluation","issue":"19","language":"zh","page":"43-48","title":"The International Diffusion of Calligraphy: Multiple Perspectives from Sinological Studies to the Global Art Market</w:instrText>
      </w:r>
      <w:r>
        <w:instrText xml:space="preserve">","author":[{"family":"Tian","given":"Ye"}],"issued":{"date-parts":[["2024"]]}}}],"schema":"https://github.com/citation-style-language/schema/raw/master/csl-citation.json"} </w:instrText>
      </w:r>
      <w:r>
        <w:fldChar w:fldCharType="separate"/>
      </w:r>
      <w:r>
        <w:rPr>
          <w:rFonts w:cs="Times New Roman"/>
        </w:rPr>
        <w:t>(Tian, 2024)</w:t>
      </w:r>
      <w:r>
        <w:fldChar w:fldCharType="end"/>
      </w:r>
      <w:r>
        <w:t>.</w:t>
      </w:r>
    </w:p>
    <w:p w14:paraId="4464F8B9" w14:textId="77777777" w:rsidR="007D3C00" w:rsidRDefault="002B2436" w:rsidP="00DB53DA">
      <w:r>
        <w:rPr>
          <w:noProof/>
        </w:rPr>
        <mc:AlternateContent>
          <mc:Choice Requires="wps">
            <w:drawing>
              <wp:anchor distT="0" distB="0" distL="114300" distR="114300" simplePos="0" relativeHeight="251666432" behindDoc="0" locked="0" layoutInCell="1" allowOverlap="1" wp14:anchorId="7A8D8821" wp14:editId="22AC54CC">
                <wp:simplePos x="0" y="0"/>
                <wp:positionH relativeFrom="column">
                  <wp:posOffset>3876675</wp:posOffset>
                </wp:positionH>
                <wp:positionV relativeFrom="paragraph">
                  <wp:posOffset>538480</wp:posOffset>
                </wp:positionV>
                <wp:extent cx="78740" cy="100330"/>
                <wp:effectExtent l="0" t="0" r="17145" b="14605"/>
                <wp:wrapNone/>
                <wp:docPr id="1894818146" name="Rectangle 8"/>
                <wp:cNvGraphicFramePr/>
                <a:graphic xmlns:a="http://schemas.openxmlformats.org/drawingml/2006/main">
                  <a:graphicData uri="http://schemas.microsoft.com/office/word/2010/wordprocessingShape">
                    <wps:wsp>
                      <wps:cNvSpPr/>
                      <wps:spPr>
                        <a:xfrm>
                          <a:off x="0" y="0"/>
                          <a:ext cx="78423" cy="10001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8" o:spid="_x0000_s1026" o:spt="1" style="position:absolute;left:0pt;margin-left:305.25pt;margin-top:42.4pt;height:7.9pt;width:6.2pt;z-index:251666432;v-text-anchor:middle;mso-width-relative:page;mso-height-relative:page;" fillcolor="#5B9BD5 [3204]" filled="t" stroked="t" coordsize="21600,21600" o:gfxdata="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C2/2/nWAAAACgEAAA8AAAAAAAAAAQAgAAAA&#10;IgAAAGRycy9kb3ducmV2LnhtbFBLAQIUABQAAAAIAIdO4kAV4jbwfwIAAB8FAAAOAAAAAAAAAAEA&#10;IAAAACUBAABkcnMvZTJvRG9jLnhtbFBLBQYAAAAABgAGAFkBAAAWBg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5408" behindDoc="0" locked="0" layoutInCell="1" allowOverlap="1" wp14:anchorId="483DE4DC" wp14:editId="0981A218">
                <wp:simplePos x="0" y="0"/>
                <wp:positionH relativeFrom="column">
                  <wp:posOffset>3133725</wp:posOffset>
                </wp:positionH>
                <wp:positionV relativeFrom="paragraph">
                  <wp:posOffset>504825</wp:posOffset>
                </wp:positionV>
                <wp:extent cx="71755" cy="76200"/>
                <wp:effectExtent l="0" t="0" r="24130" b="19050"/>
                <wp:wrapNone/>
                <wp:docPr id="833907298" name="Rectangle 7"/>
                <wp:cNvGraphicFramePr/>
                <a:graphic xmlns:a="http://schemas.openxmlformats.org/drawingml/2006/main">
                  <a:graphicData uri="http://schemas.microsoft.com/office/word/2010/wordprocessingShape">
                    <wps:wsp>
                      <wps:cNvSpPr/>
                      <wps:spPr>
                        <a:xfrm>
                          <a:off x="0" y="0"/>
                          <a:ext cx="71438" cy="762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7" o:spid="_x0000_s1026" o:spt="1" style="position:absolute;left:0pt;margin-left:246.75pt;margin-top:39.75pt;height:6pt;width:5.65pt;z-index:251665408;v-text-anchor:middle;mso-width-relative:page;mso-height-relative:page;" fillcolor="#5B9BD5 [3204]" filled="t" stroked="t" coordsize="21600,21600" o:gfxdata="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AAAAABkcnMvUEsBAhQAFAAAAAgAh07iQBZYA/jXAAAACQEAAA8AAAAAAAAAAQAgAAAAIgAA&#10;AGRycy9kb3ducmV2LnhtbFBLAQIUABQAAAAIAIdO4kDhryadewIAAB0FAAAOAAAAAAAAAAEAIAAA&#10;ACYBAABkcnMvZTJvRG9jLnhtbFBLBQYAAAAABgAGAFkBAAATBg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4384" behindDoc="0" locked="0" layoutInCell="1" allowOverlap="1" wp14:anchorId="4D3421D9" wp14:editId="64036556">
                <wp:simplePos x="0" y="0"/>
                <wp:positionH relativeFrom="column">
                  <wp:posOffset>3347720</wp:posOffset>
                </wp:positionH>
                <wp:positionV relativeFrom="paragraph">
                  <wp:posOffset>571500</wp:posOffset>
                </wp:positionV>
                <wp:extent cx="71120" cy="90170"/>
                <wp:effectExtent l="0" t="0" r="24130" b="24130"/>
                <wp:wrapNone/>
                <wp:docPr id="1792264391" name="Rectangle 6"/>
                <wp:cNvGraphicFramePr/>
                <a:graphic xmlns:a="http://schemas.openxmlformats.org/drawingml/2006/main">
                  <a:graphicData uri="http://schemas.microsoft.com/office/word/2010/wordprocessingShape">
                    <wps:wsp>
                      <wps:cNvSpPr/>
                      <wps:spPr>
                        <a:xfrm>
                          <a:off x="0" y="0"/>
                          <a:ext cx="71437" cy="9048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6" o:spid="_x0000_s1026" o:spt="1" style="position:absolute;left:0pt;margin-left:263.6pt;margin-top:45pt;height:7.1pt;width:5.6pt;z-index:251664384;v-text-anchor:middle;mso-width-relative:page;mso-height-relative:page;" fillcolor="#5B9BD5 [3204]" filled="t" stroked="t" coordsize="21600,21600" o:gfxdata="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APd8Nf1wAAAAoBAAAPAAAAAAAAAAEAIAAA&#10;ACIAAABkcnMvZG93bnJldi54bWxQSwECFAAUAAAACACHTuJA7TCy6n8CAAAeBQAADgAAAAAAAAAB&#10;ACAAAAAmAQAAZHJzL2Uyb0RvYy54bWxQSwUGAAAAAAYABgBZAQAAFwY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3360" behindDoc="0" locked="0" layoutInCell="1" allowOverlap="1" wp14:anchorId="71537678" wp14:editId="29F4DED1">
                <wp:simplePos x="0" y="0"/>
                <wp:positionH relativeFrom="column">
                  <wp:posOffset>2905125</wp:posOffset>
                </wp:positionH>
                <wp:positionV relativeFrom="paragraph">
                  <wp:posOffset>357505</wp:posOffset>
                </wp:positionV>
                <wp:extent cx="1176655" cy="167005"/>
                <wp:effectExtent l="0" t="0" r="24130" b="24130"/>
                <wp:wrapNone/>
                <wp:docPr id="1197864506" name="Rectangle 5"/>
                <wp:cNvGraphicFramePr/>
                <a:graphic xmlns:a="http://schemas.openxmlformats.org/drawingml/2006/main">
                  <a:graphicData uri="http://schemas.microsoft.com/office/word/2010/wordprocessingShape">
                    <wps:wsp>
                      <wps:cNvSpPr/>
                      <wps:spPr>
                        <a:xfrm>
                          <a:off x="0" y="0"/>
                          <a:ext cx="1176338" cy="166688"/>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5" o:spid="_x0000_s1026" o:spt="1" style="position:absolute;left:0pt;margin-left:228.75pt;margin-top:28.15pt;height:13.15pt;width:92.65pt;z-index:251663360;v-text-anchor:middle;mso-width-relative:page;mso-height-relative:page;" fillcolor="#5B9BD5 [3204]" filled="t" stroked="t" coordsize="21600,21600" o:gfxdata="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UIRTE9gAAAAJAQAADwAAAAAAAAAB&#10;ACAAAAAiAAAAZHJzL2Rvd25yZXYueG1sUEsBAhQAFAAAAAgAh07iQGz2VQKCAgAAIQUAAA4AAAAA&#10;AAAAAQAgAAAAJwEAAGRycy9lMm9Eb2MueG1sUEsFBgAAAAAGAAYAWQEAABsGA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2336" behindDoc="0" locked="0" layoutInCell="1" allowOverlap="1" wp14:anchorId="3214D044" wp14:editId="6386A076">
                <wp:simplePos x="0" y="0"/>
                <wp:positionH relativeFrom="column">
                  <wp:posOffset>1838325</wp:posOffset>
                </wp:positionH>
                <wp:positionV relativeFrom="paragraph">
                  <wp:posOffset>304800</wp:posOffset>
                </wp:positionV>
                <wp:extent cx="895350" cy="132715"/>
                <wp:effectExtent l="0" t="0" r="19685" b="19685"/>
                <wp:wrapNone/>
                <wp:docPr id="526779619" name="Rectangle 4"/>
                <wp:cNvGraphicFramePr/>
                <a:graphic xmlns:a="http://schemas.openxmlformats.org/drawingml/2006/main">
                  <a:graphicData uri="http://schemas.microsoft.com/office/word/2010/wordprocessingShape">
                    <wps:wsp>
                      <wps:cNvSpPr/>
                      <wps:spPr>
                        <a:xfrm>
                          <a:off x="0" y="0"/>
                          <a:ext cx="895033" cy="1330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4" o:spid="_x0000_s1026" o:spt="1" style="position:absolute;left:0pt;margin-left:144.75pt;margin-top:24pt;height:10.45pt;width:70.5pt;z-index:251662336;v-text-anchor:middle;mso-width-relative:page;mso-height-relative:page;" fillcolor="#5B9BD5 [3204]" filled="t" stroked="t" coordsize="21600,21600" o:gfxdata="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vcq+zdcAAAAJAQAADwAAAAAAAAABACAA&#10;AAAiAAAAZHJzL2Rvd25yZXYueG1sUEsBAhQAFAAAAAgAh07iQArpQFWAAgAAHwUAAA4AAAAAAAAA&#10;AQAgAAAAJgEAAGRycy9lMm9Eb2MueG1sUEsFBgAAAAAGAAYAWQEAABgGA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1312" behindDoc="0" locked="0" layoutInCell="1" allowOverlap="1" wp14:anchorId="3EC6ADF4" wp14:editId="670C305F">
                <wp:simplePos x="0" y="0"/>
                <wp:positionH relativeFrom="column">
                  <wp:posOffset>1552575</wp:posOffset>
                </wp:positionH>
                <wp:positionV relativeFrom="paragraph">
                  <wp:posOffset>247650</wp:posOffset>
                </wp:positionV>
                <wp:extent cx="123825" cy="99695"/>
                <wp:effectExtent l="0" t="0" r="28575" b="14605"/>
                <wp:wrapNone/>
                <wp:docPr id="1416476381" name="Rectangle 3"/>
                <wp:cNvGraphicFramePr/>
                <a:graphic xmlns:a="http://schemas.openxmlformats.org/drawingml/2006/main">
                  <a:graphicData uri="http://schemas.microsoft.com/office/word/2010/wordprocessingShape">
                    <wps:wsp>
                      <wps:cNvSpPr/>
                      <wps:spPr>
                        <a:xfrm>
                          <a:off x="0" y="0"/>
                          <a:ext cx="123825" cy="10001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3" o:spid="_x0000_s1026" o:spt="1" style="position:absolute;left:0pt;margin-left:122.25pt;margin-top:19.5pt;height:7.85pt;width:9.75pt;z-index:251661312;v-text-anchor:middle;mso-width-relative:page;mso-height-relative:page;" fillcolor="#5B9BD5 [3204]" filled="t" stroked="t" coordsize="21600,21600" o:gfxdata="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qljDj1wAAAAkBAAAPAAAAAAAAAAEAIAAA&#10;ACIAAABkcnMvZG93bnJldi54bWxQSwECFAAUAAAACACHTuJAlt7jiH8CAAAgBQAADgAAAAAAAAAB&#10;ACAAAAAmAQAAZHJzL2Uyb0RvYy54bWxQSwUGAAAAAAYABgBZAQAAFwYAAAAA&#10;">
                <v:fill on="t" focussize="0,0"/>
                <v:stroke weight="1pt" color="#223F59 [3204]" miterlimit="8" joinstyle="miter"/>
                <v:imagedata o:title=""/>
                <o:lock v:ext="edit" aspectratio="f"/>
              </v:rect>
            </w:pict>
          </mc:Fallback>
        </mc:AlternateContent>
      </w:r>
      <w:r>
        <w:rPr>
          <w:noProof/>
        </w:rPr>
        <mc:AlternateContent>
          <mc:Choice Requires="wps">
            <w:drawing>
              <wp:anchor distT="0" distB="0" distL="114300" distR="114300" simplePos="0" relativeHeight="251660288" behindDoc="0" locked="0" layoutInCell="1" allowOverlap="1" wp14:anchorId="59A89855" wp14:editId="33E8DD54">
                <wp:simplePos x="0" y="0"/>
                <wp:positionH relativeFrom="column">
                  <wp:posOffset>737870</wp:posOffset>
                </wp:positionH>
                <wp:positionV relativeFrom="paragraph">
                  <wp:posOffset>624205</wp:posOffset>
                </wp:positionV>
                <wp:extent cx="47625" cy="45720"/>
                <wp:effectExtent l="0" t="0" r="28575" b="12065"/>
                <wp:wrapNone/>
                <wp:docPr id="171070024" name="Rectangle 2"/>
                <wp:cNvGraphicFramePr/>
                <a:graphic xmlns:a="http://schemas.openxmlformats.org/drawingml/2006/main">
                  <a:graphicData uri="http://schemas.microsoft.com/office/word/2010/wordprocessingShape">
                    <wps:wsp>
                      <wps:cNvSpPr/>
                      <wps:spPr>
                        <a:xfrm>
                          <a:off x="0" y="0"/>
                          <a:ext cx="47625"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2" o:spid="_x0000_s1026" o:spt="1" style="position:absolute;left:0pt;margin-left:58.1pt;margin-top:49.15pt;height:3.6pt;width:3.75pt;z-index:251660288;v-text-anchor:middle;mso-width-relative:page;mso-height-relative:page;" fillcolor="#5B9BD5 [3204]" filled="t" stroked="t" coordsize="21600,21600" o:gfxdata="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Hd7qodcAAAAKAQAADwAAAAAAAAABACAAAAAi&#10;AAAAZHJzL2Rvd25yZXYueG1sUEsBAhQAFAAAAAgAh07iQN8Cj0p9AgAAHQUAAA4AAAAAAAAAAQAg&#10;AAAAJgEAAGRycy9lMm9Eb2MueG1sUEsFBgAAAAAGAAYAWQEAABUGAAAAAA==&#10;">
                <v:fill on="t" focussize="0,0"/>
                <v:stroke weight="1pt" color="#223F59 [3204]" miterlimit="8" joinstyle="miter"/>
                <v:imagedata o:title=""/>
                <o:lock v:ext="edit" aspectratio="f"/>
              </v:rect>
            </w:pict>
          </mc:Fallback>
        </mc:AlternateContent>
      </w:r>
      <w:r>
        <w:rPr>
          <w:noProof/>
        </w:rPr>
        <w:drawing>
          <wp:inline distT="0" distB="0" distL="0" distR="0" wp14:anchorId="077FC14D" wp14:editId="4B275C06">
            <wp:extent cx="4185920" cy="1684020"/>
            <wp:effectExtent l="0" t="0" r="5080" b="0"/>
            <wp:docPr id="1027" name="Image1"/>
            <wp:cNvGraphicFramePr/>
            <a:graphic xmlns:a="http://schemas.openxmlformats.org/drawingml/2006/main">
              <a:graphicData uri="http://schemas.openxmlformats.org/drawingml/2006/picture">
                <pic:pic xmlns:pic="http://schemas.openxmlformats.org/drawingml/2006/picture">
                  <pic:nvPicPr>
                    <pic:cNvPr id="1027" name="Image1"/>
                    <pic:cNvPicPr/>
                  </pic:nvPicPr>
                  <pic:blipFill>
                    <a:blip r:embed="rId10" cstate="print"/>
                    <a:srcRect l="1812" t="18679" r="659" b="18548"/>
                    <a:stretch>
                      <a:fillRect/>
                    </a:stretch>
                  </pic:blipFill>
                  <pic:spPr>
                    <a:xfrm>
                      <a:off x="0" y="0"/>
                      <a:ext cx="4186319" cy="1684042"/>
                    </a:xfrm>
                    <a:prstGeom prst="rect">
                      <a:avLst/>
                    </a:prstGeom>
                  </pic:spPr>
                </pic:pic>
              </a:graphicData>
            </a:graphic>
          </wp:inline>
        </w:drawing>
      </w:r>
    </w:p>
    <w:p w14:paraId="66C23B3E" w14:textId="77777777" w:rsidR="00460DA4" w:rsidRDefault="002B2436" w:rsidP="00DB53DA">
      <w:r>
        <w:t xml:space="preserve">Figure </w:t>
      </w:r>
      <w:r>
        <w:rPr>
          <w:rFonts w:hint="eastAsia"/>
        </w:rPr>
        <w:t>2</w:t>
      </w:r>
      <w:r>
        <w:t>: Confucius Institutes in each country</w:t>
      </w:r>
    </w:p>
    <w:p w14:paraId="40111202" w14:textId="0F9F2103" w:rsidR="00460DA4" w:rsidRPr="00460DA4" w:rsidRDefault="00460DA4" w:rsidP="00DB53DA">
      <w:pPr>
        <w:rPr>
          <w:shd w:val="clear" w:color="auto" w:fill="FFFFFF"/>
        </w:rPr>
      </w:pPr>
      <w:r w:rsidRPr="00460DA4">
        <w:rPr>
          <w:shd w:val="clear" w:color="auto" w:fill="FFFFFF"/>
        </w:rPr>
        <w:t xml:space="preserve">Source: Public Domain. Available </w:t>
      </w:r>
      <w:r>
        <w:rPr>
          <w:shd w:val="clear" w:color="auto" w:fill="FFFFFF"/>
        </w:rPr>
        <w:t>on</w:t>
      </w:r>
      <w:r w:rsidRPr="00460DA4">
        <w:rPr>
          <w:shd w:val="clear" w:color="auto" w:fill="FFFFFF"/>
        </w:rPr>
        <w:t xml:space="preserve"> </w:t>
      </w:r>
      <w:r>
        <w:rPr>
          <w:shd w:val="clear" w:color="auto" w:fill="FFFFFF"/>
        </w:rPr>
        <w:t xml:space="preserve">the </w:t>
      </w:r>
      <w:r>
        <w:rPr>
          <w:rFonts w:hint="eastAsia"/>
          <w:shd w:val="clear" w:color="auto" w:fill="FFFFFF"/>
        </w:rPr>
        <w:t>I</w:t>
      </w:r>
      <w:r w:rsidRPr="00460DA4">
        <w:rPr>
          <w:shd w:val="clear" w:color="auto" w:fill="FFFFFF"/>
        </w:rPr>
        <w:t>nternet</w:t>
      </w:r>
      <w:r>
        <w:rPr>
          <w:rFonts w:hint="eastAsia"/>
          <w:shd w:val="clear" w:color="auto" w:fill="FFFFFF"/>
        </w:rPr>
        <w:t>.</w:t>
      </w:r>
    </w:p>
    <w:p w14:paraId="7428D5AE" w14:textId="77777777" w:rsidR="00460DA4" w:rsidRDefault="00460DA4" w:rsidP="00DB53DA">
      <w:pPr>
        <w:rPr>
          <w:shd w:val="clear" w:color="auto" w:fill="FFFFFF"/>
        </w:rPr>
      </w:pPr>
    </w:p>
    <w:p w14:paraId="45503049" w14:textId="348D4448" w:rsidR="007D3C00" w:rsidRDefault="002B2436" w:rsidP="00DB53DA">
      <w:r>
        <w:t xml:space="preserve">Calligraphy, as an important spiritual symbol of Chinese civilization, is playing an increasingly prominent role in international cultural exchanges. Through forms such as international calligraphy exhibitions and </w:t>
      </w:r>
      <w:r>
        <w:t>online cooperation projects, understanding and respect among different cultures have been continuously deepened, and the global influence of calligraphy art has also been enhanced accordingly</w:t>
      </w:r>
      <w:r>
        <w:fldChar w:fldCharType="begin"/>
      </w:r>
      <w:r>
        <w:instrText xml:space="preserve"> ADDIN ZOTERO_ITEM CSL_CITATION {"citationID":"oaLkdSXV","propert</w:instrText>
      </w:r>
      <w:r>
        <w:instrText>ies":{"formattedCitation":"(S. Zhang &amp; Li, 2024)","plainCitation":"(S. Zhang &amp; Li, 2024)","noteIndex":0},"citationItems":[{"id":4126,"uris":["http://zotero.org/groups/5882620/items/JE3HDDS9"],"itemData":{"id":4126,"type":"article-journal","abstract":"Since</w:instrText>
      </w:r>
      <w:r>
        <w:instrText xml:space="preserve"> the reform and opening up, Chinese calligraphy has made great progress in disseminating and exchanging with the outside world, and has accumulated a lot of experience in exchange exhibitions and academic research. Although calligraphy plays an important r</w:instrText>
      </w:r>
      <w:r>
        <w:instrText>ole in the process of foreign cultural exchanges, there are still some shortcomings in terms of communication mechanisms, cultural identity and brand building. Only by sorting out and studying the problems related to the dissemination of Chinese calligraph</w:instrText>
      </w:r>
      <w:r>
        <w:instrText>y to the outside world can we provide countermeasures for the better dissemination of calligraphy to the outside world.","container-title":"Journalism Lover","DOI":"10.16017/j.cnki.xwahz.2024.10.034","issue":"10","language":"en","page":"65-67","title":"Res</w:instrText>
      </w:r>
      <w:r>
        <w:instrText>earch on the external communication strategy of Chinese calligraphy","author":[{"family":"Zhang","given":"Shuzheng"},{"family":"Li","given":"Zhixian"}],"issued":{"date-parts":[["2024"]]}}}],"schema":"https://github.com/citation-style-language/schema/raw/ma</w:instrText>
      </w:r>
      <w:r>
        <w:instrText xml:space="preserve">ster/csl-citation.json"} </w:instrText>
      </w:r>
      <w:r>
        <w:fldChar w:fldCharType="separate"/>
      </w:r>
      <w:r>
        <w:t>(S. Zhang &amp; Li, 2024)</w:t>
      </w:r>
      <w:r>
        <w:fldChar w:fldCharType="end"/>
      </w:r>
      <w:r>
        <w:t>. Under the background of the Belt and Road Initiative, calligraphy has become an important carrier of cultural exchange, not only conveying Chinese culture and values, but also promoting emotional resonance</w:t>
      </w:r>
      <w:r>
        <w:t xml:space="preserve"> and cultural mutual learning among people of all countries</w:t>
      </w:r>
      <w:r>
        <w:fldChar w:fldCharType="begin"/>
      </w:r>
      <w:r>
        <w:instrText xml:space="preserve"> ADDIN ZOTERO_ITEM CSL_CITATION {"citationID":"swe7xRlS","properties":{"formattedCitation":"(Pan &amp; Yi, 2024)","plainCitation":"(Pan &amp; Yi, 2024)","noteIndex":0},"citationItems":[{"id":4132,"uris":["</w:instrText>
      </w:r>
      <w:r>
        <w:instrText>http://zotero.org/groups/5882620/items/3X6QXMS4"],"itemData":{"id":4132,"type":"article-journal","abstract":"This paper discusses the construction and dissemination of calligraphy art media in China under the background of the Belt and Road Initiative. Thr</w:instrText>
      </w:r>
      <w:r>
        <w:instrText>ough the combing and analysis of relevant literature, the existing problems and challenges are revealed. Under the trend of globalization, the medium of calligraphy art is faced with the barriers of language and cultural transmission, and it is necessary t</w:instrText>
      </w:r>
      <w:r>
        <w:instrText>o find an effective cultural transformation model. The rise of digital technology has brought new opportunities and challenges to the art medium of calligraphy, and it is necessary to explore the construction path of the art medium of calligraphy in the di</w:instrText>
      </w:r>
      <w:r>
        <w:instrText>gital era. In this context, the principles of calligraphy art media construction based on language and cultural communication, digital technology application, and sustainable development are proposed, so as to further enhance the influence and pattern of C</w:instrText>
      </w:r>
      <w:r>
        <w:instrText xml:space="preserve">hinese calligraphy art in the world.","container-title":"Media Forum","issue":"5","language":"zh","page":"89-91","title":"Under the background of the Belt and Road Initiative, the construction and dissemination of calligraphy art in China is a research on </w:instrText>
      </w:r>
      <w:r>
        <w:instrText xml:space="preserve">the media","volume":"7","author":[{"family":"Pan","given":"Shuhui"},{"family":"Yi","given":"Wei"}],"issued":{"date-parts":[["2024"]]}}}],"schema":"https://github.com/citation-style-language/schema/raw/master/csl-citation.json"} </w:instrText>
      </w:r>
      <w:r>
        <w:fldChar w:fldCharType="separate"/>
      </w:r>
      <w:r>
        <w:t>(Pan &amp; Yi, 2024)</w:t>
      </w:r>
      <w:r>
        <w:fldChar w:fldCharType="end"/>
      </w:r>
      <w:r>
        <w:t>. For ins</w:t>
      </w:r>
      <w:r>
        <w:t xml:space="preserve">tance, the interactive video work "Traces of Ink" has enhanced the immersion and participation of overseas audiences through touch experience and intelligent detection functions, stimulating their interest in learning calligraphy </w:t>
      </w:r>
      <w:r>
        <w:fldChar w:fldCharType="begin"/>
      </w:r>
      <w:r>
        <w:instrText xml:space="preserve"> ADDIN ZOTERO_ITEM CSL_CIT</w:instrText>
      </w:r>
      <w:r>
        <w:instrText>ATION {"citationID":"PAXKDCQP","properties":{"formattedCitation":"(Si &amp; Wu, 2023)","plainCitation":"(Si &amp; Wu, 2023)","noteIndex":0},"citationItems":[{"id":4119,"uris":["http://zotero.org/groups/5882620/items/9WCQQZ47"],"itemData":{"id":4119,"type":"article</w:instrText>
      </w:r>
      <w:r>
        <w:instrText>-journal","abstract":"Chinese calligraphy is a unique traditional culture and art  of Chinese characters. It is the classic and essence of Chinese traditional  culture. The inheritance and development of Chinese calligraphy is not  only related to calligra</w:instrText>
      </w:r>
      <w:r>
        <w:instrText>phy itself, but also to the continuation of the roots  and blood of Chinese culture. With Chinese characters as the carrier,  calligraphy bears the important mission of “displaying image” and  “telling Chinese stories well” in the new era. In order to bett</w:instrText>
      </w:r>
      <w:r>
        <w:instrText>er improve the  external communication effect of Chinese calligraphy, spread the Chinese  voice well, solve the problems existing in the external communication  of calligraphy art, and realize the creative transformation and innovative  development of exce</w:instrText>
      </w:r>
      <w:r>
        <w:instrText>llent traditional Chinese culture, the interactive  video of calligraphy art, “ The Trace of Wonderful Ink, ” is designed for  overseas audiences based on the concept of empathy. The interactive  functions of “ learning ” “ practicing ” and “ playing ” are</w:instrText>
      </w:r>
      <w:r>
        <w:instrText xml:space="preserve"> realized through  touch and intelligent detection. ChatGPT is connected to Unity to realize  convenient intelligent question and answer interactive function, which  can enhance the presence and participation of overseas audiences in  Chinese calligraphy l</w:instrText>
      </w:r>
      <w:r>
        <w:instrText>earning. It enables them to immerse themselves in  the cultural heritage and artistic charm contained in Chinese calligraphy  art, innovates the external discourse system and external communication  path of traditional art, and refines the Chinese scheme f</w:instrText>
      </w:r>
      <w:r>
        <w:instrText>or the inheritance  and development of classical traditional culture represented by Chinese  calligraphy, which providing certain reference and thinking.","container-title":"Beijing Culture Creativity","issue":"S2","language":"zh","page":"67-76","title":"R</w:instrText>
      </w:r>
      <w:r>
        <w:instrText>esearch on the Innovation of Chinese Calligraphy External Communication Practice: A Case Study of Interactive Video Empathy Design","author":[{"family":"Si","given":"Zhengming"},{"family":"Wu","given":"Yanmei"}],"issued":{"date-parts":[["2023"]]}}}],"schem</w:instrText>
      </w:r>
      <w:r>
        <w:instrText xml:space="preserve">a":"https://github.com/citation-style-language/schema/raw/master/csl-citation.json"} </w:instrText>
      </w:r>
      <w:r>
        <w:fldChar w:fldCharType="separate"/>
      </w:r>
      <w:r>
        <w:t>(Si &amp; Wu, 2023)</w:t>
      </w:r>
      <w:r>
        <w:fldChar w:fldCharType="end"/>
      </w:r>
      <w:r>
        <w:t>. Figure 3 illustrates the two-way dissemination path of calligraphy in the digital age.</w:t>
      </w:r>
    </w:p>
    <w:p w14:paraId="30592C93" w14:textId="77777777" w:rsidR="007D3C00" w:rsidRDefault="002B2436" w:rsidP="00DB53DA">
      <w:r>
        <w:rPr>
          <w:noProof/>
        </w:rPr>
        <w:drawing>
          <wp:inline distT="0" distB="0" distL="0" distR="0" wp14:anchorId="40021CBC" wp14:editId="2C1527DF">
            <wp:extent cx="4408805" cy="2891155"/>
            <wp:effectExtent l="0" t="0" r="10795" b="4445"/>
            <wp:docPr id="1028" name="图片 12"/>
            <wp:cNvGraphicFramePr/>
            <a:graphic xmlns:a="http://schemas.openxmlformats.org/drawingml/2006/main">
              <a:graphicData uri="http://schemas.openxmlformats.org/drawingml/2006/picture">
                <pic:pic xmlns:pic="http://schemas.openxmlformats.org/drawingml/2006/picture">
                  <pic:nvPicPr>
                    <pic:cNvPr id="1028" name="图片 12"/>
                    <pic:cNvPicPr/>
                  </pic:nvPicPr>
                  <pic:blipFill>
                    <a:blip r:embed="rId11" cstate="print"/>
                    <a:srcRect l="7567"/>
                    <a:stretch>
                      <a:fillRect/>
                    </a:stretch>
                  </pic:blipFill>
                  <pic:spPr>
                    <a:xfrm>
                      <a:off x="0" y="0"/>
                      <a:ext cx="4408805" cy="2891155"/>
                    </a:xfrm>
                    <a:prstGeom prst="rect">
                      <a:avLst/>
                    </a:prstGeom>
                    <a:ln>
                      <a:noFill/>
                    </a:ln>
                  </pic:spPr>
                </pic:pic>
              </a:graphicData>
            </a:graphic>
          </wp:inline>
        </w:drawing>
      </w:r>
    </w:p>
    <w:p w14:paraId="680FC4E3" w14:textId="77777777" w:rsidR="007D3C00" w:rsidRDefault="002B2436" w:rsidP="00DB53DA">
      <w:r>
        <w:lastRenderedPageBreak/>
        <w:t xml:space="preserve">Figure </w:t>
      </w:r>
      <w:r>
        <w:rPr>
          <w:rFonts w:hint="eastAsia"/>
        </w:rPr>
        <w:t>3</w:t>
      </w:r>
      <w:r>
        <w:t>: Bidirectional propagation path</w:t>
      </w:r>
    </w:p>
    <w:p w14:paraId="40012F3A" w14:textId="64BF5745" w:rsidR="007D3C00" w:rsidRDefault="00460DA4" w:rsidP="00DB53DA">
      <w:r w:rsidRPr="00460DA4">
        <w:t>Source. Own elaboration.</w:t>
      </w:r>
    </w:p>
    <w:p w14:paraId="63030A07" w14:textId="77777777" w:rsidR="00460DA4" w:rsidRDefault="00460DA4" w:rsidP="00DB53DA"/>
    <w:p w14:paraId="087D9A17" w14:textId="77777777" w:rsidR="007D3C00" w:rsidRDefault="002B2436" w:rsidP="00DB53DA">
      <w:r>
        <w:t>However, there are still some prominent problems in the international dissemination of Chinese calligraphy. Some of the dissemination content overly emphasizes the one-way output of traditional concepts and techniques, lacking effective dialogue and i</w:t>
      </w:r>
      <w:r>
        <w:t>nteraction with audiences from different cultural backgrounds. In non-Chinese cultural circles, due to the audience's lack of understanding of the structure of Chinese characters and cultural context, it is difficult for them to deeply comprehend the textu</w:t>
      </w:r>
      <w:r>
        <w:t>al connotations and formal logic of calligraphy works, thus leading to the phenomenon of "cultural blindness"</w:t>
      </w:r>
      <w:r>
        <w:fldChar w:fldCharType="begin"/>
      </w:r>
      <w:r>
        <w:instrText xml:space="preserve"> ADDIN ZOTERO_ITEM CSL_CITATION {"citationID":"LGg2ACPD","properties":{"formattedCitation":"(Yu &amp; Zhou, 2020)","plainCitation":"(Yu &amp; Zhou, 2020)",</w:instrText>
      </w:r>
      <w:r>
        <w:instrText>"noteIndex":0},"citationItems":[{"id":4111,"uris":["http://zotero.org/groups/5882620/items/AAD7FT37"],"itemData":{"id":4111,"type":"article-journal","abstract":"Chinese culture has a long history, and in the environment of cultural globalization, Chinese c</w:instrText>
      </w:r>
      <w:r>
        <w:instrText>ultural symbols such as martial arts, opera, painting, calligraphy, and poetry have constantly set off a boom overseas. Chinese calligraphy is a very representative art in Chinese culture, and it has many characteristics that are not or are less involved i</w:instrText>
      </w:r>
      <w:r>
        <w:instrText>n other Chinese arts. At present, the international dissemination of Chinese calligraphy still faces many difficulties and obstacles, which are mainly manifested in the reverse difficulty of importing high-context culture into low-context culture, the dive</w:instrText>
      </w:r>
      <w:r>
        <w:instrText>rgence of Chinese and foreign cultures, and the blindness of information to audiences outside the \"Chinese character cultural circle\". Based on the characteristics of cross-cultural communication, it is necessary to innovate the path and strategy of inte</w:instrText>
      </w:r>
      <w:r>
        <w:instrText xml:space="preserve">rnational dissemination of Chinese calligraphy, and promote the better acceptance and promotion of Chinese calligraphy.","container-title":"People's Tribune","issue":"07","language":"zh","page":"120-122","title":"The path and strategy of the international </w:instrText>
      </w:r>
      <w:r>
        <w:instrText xml:space="preserve">dissemination of Chinese calligraphy","author":[{"family":"Yu","given":"Han"},{"family":"Zhou","given":"Jingjing"}],"issued":{"date-parts":[["2020"]]}}}],"schema":"https://github.com/citation-style-language/schema/raw/master/csl-citation.json"} </w:instrText>
      </w:r>
      <w:r>
        <w:fldChar w:fldCharType="separate"/>
      </w:r>
      <w:r>
        <w:t>(Yu &amp; Zhou,</w:t>
      </w:r>
      <w:r>
        <w:t xml:space="preserve"> 2020)</w:t>
      </w:r>
      <w:r>
        <w:fldChar w:fldCharType="end"/>
      </w:r>
      <w:r>
        <w:t>.</w:t>
      </w:r>
    </w:p>
    <w:p w14:paraId="558D2BE9" w14:textId="77777777" w:rsidR="007D3C00" w:rsidRDefault="007D3C00" w:rsidP="00DB53DA"/>
    <w:p w14:paraId="23DA7565" w14:textId="77777777" w:rsidR="007D3C00" w:rsidRDefault="002B2436" w:rsidP="00DB53DA">
      <w:r>
        <w:t>3.</w:t>
      </w:r>
      <w:r>
        <w:rPr>
          <w:rFonts w:hint="eastAsia"/>
        </w:rPr>
        <w:t>3</w:t>
      </w:r>
      <w:r>
        <w:t xml:space="preserve"> The advantages and limitations of digital technology applications</w:t>
      </w:r>
    </w:p>
    <w:p w14:paraId="0ED65ED0" w14:textId="77777777" w:rsidR="007D3C00" w:rsidRDefault="007D3C00" w:rsidP="00DB53DA"/>
    <w:p w14:paraId="5100111A" w14:textId="77777777" w:rsidR="007D3C00" w:rsidRDefault="002B2436" w:rsidP="00DB53DA">
      <w:r>
        <w:t>In the digital age, the dissemination and innovation of calligraphy art have significantly benefited from the convenience and interactivity of digital technology. Online cou</w:t>
      </w:r>
      <w:r>
        <w:t xml:space="preserve">rses and digital publications, and other platforms have broken through the limitations of time and space, enabling learners to access, study, and appreciate calligraphy works anytime and anywhere </w:t>
      </w:r>
      <w:r>
        <w:fldChar w:fldCharType="begin"/>
      </w:r>
      <w:r>
        <w:instrText xml:space="preserve"> ADDIN ZOTERO_ITEM CSL_CITATION {"citationID":"SL8a44DG","pr</w:instrText>
      </w:r>
      <w:r>
        <w:instrText>operties":{"formattedCitation":"(He Z., 2024; Zhang L., 2025)","plainCitation":"(He Z., 2024; Zhang L., 2025)","noteIndex":0},"citationItems":[{"id":4125,"uris":["http://zotero.org/groups/5882620/items/6JGALWSD"],"itemData":{"id":4125,"type":"article-journ</w:instrText>
      </w:r>
      <w:r>
        <w:instrText>al","abstract":"The development of digital technology has provided new ways for the transmission and protection of intangible cultural heritage. Taking the art of traditional Chinese calligraphy as an example, digital publishing can broaden the channels fo</w:instrText>
      </w:r>
      <w:r>
        <w:instrText>r the dissemination of calligraphy through multimedia presentation and interactive experience, so as to attract more people to understand and appreciate the beauty of calligraphy. At the same time, digital publishing also contributes to the preservation an</w:instrText>
      </w:r>
      <w:r>
        <w:instrText>d research of calligraphy art, and provides support for the inheritance and development of calligraphy art through the establishment of digital archives and the development of intelligent auxiliary tools. This article will discuss the role of digital publi</w:instrText>
      </w:r>
      <w:r>
        <w:instrText>shing in promoting the dissemination and safeguarding of intangible cultural heritage and put forward relevant recommendations.","container-title":"Culture Journal","issue":"9","language":"zh","page":"14-17","title":"Digital Publishing Promotes the Dissemi</w:instrText>
      </w:r>
      <w:r>
        <w:instrText>nation and Safeguarding of Intangible Cultural Heritage: A Case Study of Traditional Chinese Calligraphy","author":[{"family":"He","given":"Zhaoyun"}],"issued":{"date-parts":[["2024"]]}}},{"id":4133,"uris":["http://zotero.org/groups/5882620/items/EUJ3V3G6"</w:instrText>
      </w:r>
      <w:r>
        <w:instrText>],"itemData":{"id":4133,"type":"article-journal","abstract":"With the rapid development of information technology, the wave of digitalization is profoundly affecting all aspects of human society. As an important carrier of cultural inheritance, writing cul</w:instrText>
      </w:r>
      <w:r>
        <w:instrText>ture is also facing unprecedented challenges and opportunities in the digital age. This paper discusses the impact of the digital age on writing culture, the challenges and opportunities faced by inheritance, and proposes corresponding inheritance strategi</w:instrText>
      </w:r>
      <w:r>
        <w:instrText>es. The development of digital technology has changed people's writing habits and accelerated the spread of culture, but at the same time, it has also had an impact on traditional writing culture. This paper analyzes the challenges faced in the inheritance</w:instrText>
      </w:r>
      <w:r>
        <w:instrText xml:space="preserve"> of writing culture, and also points out the new opportunities brought by digital technology for the inheritance of writing culture. In order to effectively inherit the writing culture, this paper proposes strategies such as building a digital cultural com</w:instrText>
      </w:r>
      <w:r>
        <w:instrText>munication platform, promoting the integration of intelligent technology and culture, cultivating digital cultural inheritance talents, and building a cultural ecology with the participation of the whole people. In addition, the role of scientific and tech</w:instrText>
      </w:r>
      <w:r>
        <w:instrText>nological innovation in promoting the development of writing culture was also emphasized. Finally, this paper proposes cross-border cooperation to promote the international development of writing culture and innovative practices in the education system, in</w:instrText>
      </w:r>
      <w:r>
        <w:instrText xml:space="preserve"> order to provide strong support for the inheritance and development of writing culture.","container-title":"Xinchu culture","DOI":"10.20133/j.cnki.CN42-1932/G1.2025.03.015","issue":"03","language":"zh","page":"58-61","title":"Opportunities, Challenges and</w:instrText>
      </w:r>
      <w:r>
        <w:instrText xml:space="preserve"> Strategies for Writing Cultural Inheritance in the Digital Age","author":[{"family":"Zhang","given":"Ling"}],"issued":{"date-parts":[["2025"]]}}}],"schema":"https://github.com/citation-style-language/schema/raw/master/csl-citation.json"} </w:instrText>
      </w:r>
      <w:r>
        <w:fldChar w:fldCharType="separate"/>
      </w:r>
      <w:r>
        <w:rPr>
          <w:rFonts w:cs="Times New Roman"/>
        </w:rPr>
        <w:t>(He Z., 2024; Zha</w:t>
      </w:r>
      <w:r>
        <w:rPr>
          <w:rFonts w:cs="Times New Roman"/>
        </w:rPr>
        <w:t>ng L., 2025)</w:t>
      </w:r>
      <w:r>
        <w:fldChar w:fldCharType="end"/>
      </w:r>
      <w:r>
        <w:t>. The emergence of calligraphy websites and virtual exhibition halls realizes the real-time information sharing all over the world, expands the calligraphy dissemination range, and allows more people to understand and experience calligraphy</w:t>
      </w:r>
      <w:r>
        <w:fldChar w:fldCharType="begin"/>
      </w:r>
      <w:r>
        <w:instrText xml:space="preserve"> </w:instrText>
      </w:r>
      <w:r>
        <w:instrText>ADDIN ZOTERO_ITEM CSL_CITATION {"citationID":"DnBUfGaM","properties":{"formattedCitation":"(Gao, 2018; Zhang F., 2018)","plainCitation":"(Gao, 2018; Zhang F., 2018)","noteIndex":0},"citationItems":[{"id":4129,"uris":["http://zotero.org/groups/5882620/items</w:instrText>
      </w:r>
      <w:r>
        <w:instrText>/2VXMJPAU"],"itemData":{"id":4129,"type":"article-journal","abstract":"Calligraphy communication in the new media era is characterized by the coexistence of popularization and elitism of communicators, diversification and virtualization of contents, promin</w:instrText>
      </w:r>
      <w:r>
        <w:instrText>ent digitalization and flexibility of channels, and obvious symbolization and symbolization of effects. However, the new media has led calligraphy art into a communication dilemma. This paper analyzes calligraphy art communication in the new media era from</w:instrText>
      </w:r>
      <w:r>
        <w:instrText xml:space="preserve"> the perspective of communication, in order to explore the communication path of calligraphy art in the context of new media","container-title":"Chinese Calligraphy","issue":"10","language":"zh","page":"168-169","title":"A Probe into the Communication of C</w:instrText>
      </w:r>
      <w:r>
        <w:instrText>alligraphy Art in the New Media Age","author":[{"family":"Gao","given":"Hanbing"}],"issued":{"date-parts":[["2018"]]}}},{"id":4130,"uris":["http://zotero.org/groups/5882620/items/Y8V68HN4"],"itemData":{"id":4130,"type":"article-journal","abstract":"As an i</w:instrText>
      </w:r>
      <w:r>
        <w:instrText>mportant form of contemporary media communication research, network communication provides a new communication platform for the development of calligraphy art. From the perspective of art communication, the positioning, structural design and presentation o</w:instrText>
      </w:r>
      <w:r>
        <w:instrText>f calligraphy professional websites affect the dissemination of calligraphy, and the communication content and communication services of calligraphy websites profoundly affect the current situation of calligraphy art in the current network media, so that t</w:instrText>
      </w:r>
      <w:r>
        <w:instrText>he dissemination of calligraphy art has entered a new ecological environment.","container-title":"chuanbo yu banQuan","DOI":"10.16852/j.cnki.45-1390/g2.2018.07.054","issue":"7","language":"zh","page":"130-131+134","title":"The current situation of the diss</w:instrText>
      </w:r>
      <w:r>
        <w:instrText xml:space="preserve">emination of calligraphy art in online media","author":[{"family":"Zhang","given":"Fupeng"}],"issued":{"date-parts":[["2018"]]}}}],"schema":"https://github.com/citation-style-language/schema/raw/master/csl-citation.json"} </w:instrText>
      </w:r>
      <w:r>
        <w:fldChar w:fldCharType="separate"/>
      </w:r>
      <w:r>
        <w:rPr>
          <w:rFonts w:cs="Times New Roman"/>
        </w:rPr>
        <w:t>(Gao, 2018; Zhang F., 2018)</w:t>
      </w:r>
      <w:r>
        <w:fldChar w:fldCharType="end"/>
      </w:r>
      <w:r>
        <w:t>, as</w:t>
      </w:r>
      <w:r>
        <w:t xml:space="preserve"> shown in Figure 4. In addition, the extensive application of electronic writing pads, calligraphy software, and other digital tools not only expands the calligraphy creation space, enhances the freedom and initiative of calligraphy creation, but also make</w:t>
      </w:r>
      <w:r>
        <w:t>s the calligraphy creation process more convenient and efficient through real-time display and editing</w:t>
      </w:r>
      <w:r>
        <w:fldChar w:fldCharType="begin"/>
      </w:r>
      <w:r>
        <w:instrText xml:space="preserve"> ADDIN ZOTERO_ITEM CSL_CITATION {"citationID":"Io8GOzd9","properties":{"formattedCitation":"(Song, 2023)","plainCitation":"(Song, 2023)","noteIndex":0},"c</w:instrText>
      </w:r>
      <w:r>
        <w:instrText>itationItems":[{"id":4131,"uris":["http://zotero.org/groups/5882620/items/KFJ7BUZA"],"itemData":{"id":4131,"type":"article-journal","abstract":"Calligraphy in the digital age refers to an art form that uses electronic devices and various calligraphy softwa</w:instrText>
      </w:r>
      <w:r>
        <w:instrText>re to write and create with the support of modern technology. There are certain differences between calligraphy in the digital age and traditional pen and paper calligraphy. The emergence of calligraphy in the digital age has changed the way traditional ca</w:instrText>
      </w:r>
      <w:r>
        <w:instrText xml:space="preserve">lligraphy is created and presented, providing new writing tools and platforms, making the art of calligraphy richer and more diverse, but at the same time, it has also aroused people's attention to its adaptive research and practice. Therefore, this paper </w:instrText>
      </w:r>
      <w:r>
        <w:instrText>deeply explores the extension and innovation of calligraphy in the digital age on the basis of traditional calligraphy, as well as its application in artistic creation and communication.","container-title":"Art Evaluation","language":"zh","page":"61-66","t</w:instrText>
      </w:r>
      <w:r>
        <w:instrText xml:space="preserve">itle":"Research and Practice of Adaptability of Calligraphy in the Digital Age","author":[{"family":"Song","given":"Delong"}],"issued":{"date-parts":[["2023"]]}}}],"schema":"https://github.com/citation-style-language/schema/raw/master/csl-citation.json"} </w:instrText>
      </w:r>
      <w:r>
        <w:fldChar w:fldCharType="separate"/>
      </w:r>
      <w:r>
        <w:rPr>
          <w:rFonts w:cs="Times New Roman"/>
        </w:rPr>
        <w:t>(</w:t>
      </w:r>
      <w:r>
        <w:rPr>
          <w:rFonts w:cs="Times New Roman"/>
        </w:rPr>
        <w:t>Song, 2023)</w:t>
      </w:r>
      <w:r>
        <w:fldChar w:fldCharType="end"/>
      </w:r>
      <w:r>
        <w:t>, as shown in Figure 5. The popularization of these digital tools makes calligraphy gradually moving calligraphy from traditional manual creation to intelligent, visual, and interactive creation.</w:t>
      </w:r>
    </w:p>
    <w:p w14:paraId="0A9CED7D" w14:textId="77777777" w:rsidR="007D3C00" w:rsidRDefault="007D3C00" w:rsidP="00DB53DA"/>
    <w:p w14:paraId="414F7C1F" w14:textId="77777777" w:rsidR="007D3C00" w:rsidRDefault="002B2436" w:rsidP="00DB53DA">
      <w:pPr>
        <w:rPr>
          <w:highlight w:val="yellow"/>
          <w:shd w:val="clear" w:color="auto" w:fill="FFFFFF"/>
        </w:rPr>
      </w:pPr>
      <w:r>
        <w:rPr>
          <w:noProof/>
        </w:rPr>
        <w:drawing>
          <wp:inline distT="0" distB="0" distL="0" distR="0" wp14:anchorId="42A76C1B" wp14:editId="2BEB1656">
            <wp:extent cx="1710055" cy="1989455"/>
            <wp:effectExtent l="0" t="0" r="4445" b="0"/>
            <wp:docPr id="1029" name="Image1"/>
            <wp:cNvGraphicFramePr/>
            <a:graphic xmlns:a="http://schemas.openxmlformats.org/drawingml/2006/main">
              <a:graphicData uri="http://schemas.openxmlformats.org/drawingml/2006/picture">
                <pic:pic xmlns:pic="http://schemas.openxmlformats.org/drawingml/2006/picture">
                  <pic:nvPicPr>
                    <pic:cNvPr id="1029" name="Image1"/>
                    <pic:cNvPicPr/>
                  </pic:nvPicPr>
                  <pic:blipFill>
                    <a:blip r:embed="rId12" cstate="print"/>
                    <a:srcRect l="23588" t="21358" r="21197"/>
                    <a:stretch>
                      <a:fillRect/>
                    </a:stretch>
                  </pic:blipFill>
                  <pic:spPr>
                    <a:xfrm>
                      <a:off x="0" y="0"/>
                      <a:ext cx="1715988" cy="1996323"/>
                    </a:xfrm>
                    <a:prstGeom prst="rect">
                      <a:avLst/>
                    </a:prstGeom>
                  </pic:spPr>
                </pic:pic>
              </a:graphicData>
            </a:graphic>
          </wp:inline>
        </w:drawing>
      </w:r>
      <w:r>
        <w:rPr>
          <w:rFonts w:hint="eastAsia"/>
          <w:shd w:val="clear" w:color="auto" w:fill="FFFFFF"/>
        </w:rPr>
        <w:t xml:space="preserve">    </w:t>
      </w:r>
      <w:r>
        <w:rPr>
          <w:noProof/>
        </w:rPr>
        <w:drawing>
          <wp:inline distT="0" distB="0" distL="0" distR="0" wp14:anchorId="74C4A280" wp14:editId="369B10B8">
            <wp:extent cx="2954655" cy="1988820"/>
            <wp:effectExtent l="0" t="0" r="0" b="0"/>
            <wp:docPr id="1030" name="Image1"/>
            <wp:cNvGraphicFramePr/>
            <a:graphic xmlns:a="http://schemas.openxmlformats.org/drawingml/2006/main">
              <a:graphicData uri="http://schemas.openxmlformats.org/drawingml/2006/picture">
                <pic:pic xmlns:pic="http://schemas.openxmlformats.org/drawingml/2006/picture">
                  <pic:nvPicPr>
                    <pic:cNvPr id="1030" name="Image1"/>
                    <pic:cNvPicPr/>
                  </pic:nvPicPr>
                  <pic:blipFill>
                    <a:blip r:embed="rId13" cstate="print"/>
                    <a:srcRect l="10440" t="24502" r="7707" b="3051"/>
                    <a:stretch>
                      <a:fillRect/>
                    </a:stretch>
                  </pic:blipFill>
                  <pic:spPr>
                    <a:xfrm>
                      <a:off x="0" y="0"/>
                      <a:ext cx="2973681" cy="2002031"/>
                    </a:xfrm>
                    <a:prstGeom prst="rect">
                      <a:avLst/>
                    </a:prstGeom>
                  </pic:spPr>
                </pic:pic>
              </a:graphicData>
            </a:graphic>
          </wp:inline>
        </w:drawing>
      </w:r>
    </w:p>
    <w:p w14:paraId="0A282963" w14:textId="41C86C31" w:rsidR="00460DA4" w:rsidRPr="00460DA4" w:rsidRDefault="002B2436" w:rsidP="00DB53DA">
      <w:pPr>
        <w:rPr>
          <w:kern w:val="2"/>
        </w:rPr>
      </w:pPr>
      <w:r>
        <w:rPr>
          <w:rFonts w:hint="eastAsia"/>
          <w:shd w:val="clear" w:color="auto" w:fill="FFFFFF"/>
        </w:rPr>
        <w:t xml:space="preserve">        Figure 4: Calligraphy Website      </w:t>
      </w:r>
      <w:r>
        <w:rPr>
          <w:kern w:val="2"/>
        </w:rPr>
        <w:t>Figure 5: Digitization</w:t>
      </w:r>
      <w:r>
        <w:rPr>
          <w:rFonts w:hint="eastAsia"/>
          <w:kern w:val="2"/>
        </w:rPr>
        <w:t xml:space="preserve"> </w:t>
      </w:r>
      <w:r>
        <w:rPr>
          <w:kern w:val="2"/>
        </w:rPr>
        <w:t>tools</w:t>
      </w:r>
    </w:p>
    <w:p w14:paraId="04C6E446" w14:textId="2B9CE42E" w:rsidR="007D3C00" w:rsidRDefault="00460DA4" w:rsidP="00DB53DA">
      <w:pPr>
        <w:rPr>
          <w:shd w:val="clear" w:color="auto" w:fill="FFFFFF"/>
        </w:rPr>
      </w:pPr>
      <w:r w:rsidRPr="00460DA4">
        <w:rPr>
          <w:shd w:val="clear" w:color="auto" w:fill="FFFFFF"/>
        </w:rPr>
        <w:t xml:space="preserve">Source: Public Domain. Available </w:t>
      </w:r>
      <w:r>
        <w:rPr>
          <w:shd w:val="clear" w:color="auto" w:fill="FFFFFF"/>
        </w:rPr>
        <w:t>on</w:t>
      </w:r>
      <w:r w:rsidRPr="00460DA4">
        <w:rPr>
          <w:shd w:val="clear" w:color="auto" w:fill="FFFFFF"/>
        </w:rPr>
        <w:t xml:space="preserve"> </w:t>
      </w:r>
      <w:r>
        <w:rPr>
          <w:shd w:val="clear" w:color="auto" w:fill="FFFFFF"/>
        </w:rPr>
        <w:t xml:space="preserve">the </w:t>
      </w:r>
      <w:r>
        <w:rPr>
          <w:rFonts w:hint="eastAsia"/>
          <w:shd w:val="clear" w:color="auto" w:fill="FFFFFF"/>
        </w:rPr>
        <w:t>I</w:t>
      </w:r>
      <w:r w:rsidRPr="00460DA4">
        <w:rPr>
          <w:shd w:val="clear" w:color="auto" w:fill="FFFFFF"/>
        </w:rPr>
        <w:t>nternet</w:t>
      </w:r>
      <w:r>
        <w:rPr>
          <w:rFonts w:hint="eastAsia"/>
          <w:shd w:val="clear" w:color="auto" w:fill="FFFFFF"/>
        </w:rPr>
        <w:t>.</w:t>
      </w:r>
    </w:p>
    <w:p w14:paraId="24CB47E1" w14:textId="77777777" w:rsidR="00460DA4" w:rsidRPr="00460DA4" w:rsidRDefault="00460DA4" w:rsidP="00DB53DA">
      <w:pPr>
        <w:rPr>
          <w:shd w:val="clear" w:color="auto" w:fill="FFFFFF"/>
        </w:rPr>
      </w:pPr>
    </w:p>
    <w:p w14:paraId="5D300B33" w14:textId="089C624D" w:rsidR="007D3C00" w:rsidRDefault="002B2436" w:rsidP="00DB53DA">
      <w:r>
        <w:t>Moreover, the interactivity and innovation of digital technology are also growing. The audience can communicate with the artist in re</w:t>
      </w:r>
      <w:r>
        <w:t>al time through social media and online communities, which greatly improves the participation</w:t>
      </w:r>
      <w:r>
        <w:fldChar w:fldCharType="begin"/>
      </w:r>
      <w:r>
        <w:instrText xml:space="preserve"> ADDIN ZOTERO_ITEM CSL_CITATION {"citationID":"iDRkRo9t","properties":{"formattedCitation":"(Xu, 2024)","plainCitation":"(Xu, 2024)","noteIndex":0},"citationItems"</w:instrText>
      </w:r>
      <w:r>
        <w:instrText xml:space="preserve">:[{"id":4117,"uris":["http://zotero.org/groups/5882620/items/N5GNURHD"],"itemData":{"id":4117,"type":"article-journal","container-title":"Tomorrow's style","issue":"19","language":"en","page":"49-51","title":"The dissemination of the art of calligraphy in </w:instrText>
      </w:r>
      <w:r>
        <w:instrText xml:space="preserve">the context of \"Internet +\"","author":[{"family":"Xu","given":"Yingjie"}],"issued":{"date-parts":[["2024"]]}}}],"schema":"https://github.com/citation-style-language/schema/raw/master/csl-citation.json"} </w:instrText>
      </w:r>
      <w:r>
        <w:fldChar w:fldCharType="separate"/>
      </w:r>
      <w:r>
        <w:rPr>
          <w:rFonts w:cs="Times New Roman"/>
        </w:rPr>
        <w:t>(Xu, 2024)</w:t>
      </w:r>
      <w:r>
        <w:fldChar w:fldCharType="end"/>
      </w:r>
      <w:r>
        <w:t>. By using VR and AR technology, calli</w:t>
      </w:r>
      <w:r>
        <w:t xml:space="preserve">graphy works can be transformed into a three-dimensional display, greatly enriching the expression of calligraphy works </w:t>
      </w:r>
      <w:r>
        <w:fldChar w:fldCharType="begin"/>
      </w:r>
      <w:r w:rsidR="0042469A">
        <w:instrText xml:space="preserve"> ADDIN ZOTERO_ITEM CSL_CITATION {"citationID":"p9BzPZSH","properties":{"formattedCitation":"(M. He, 2020; Lin et al., 2025; Si &amp; Wu, 2023)","plainCitation":"(M. He, 2020; Lin et al., 2025; Si &amp; Wu, 2023)","noteIndex":0},"citationItems":[{"id":4121,"uris":["http://zotero.org/groups/5882620/items/7VE4W2NY"],"itemData":{"id":4121,"type":"article-journal","abstract":"Calligraphy occupies a place in the inheritance and development of traditional culture in China, and the types of calligraphy are very numerous, and it is constantly evolving and developing with the progress of the times and the replacement of dynasties. At the current stage, the level of science and technology is constantly improving, and digital media technology is also coming, which has been affected by the development of various fields, and the art of calligraphy is also facing new opportunities and challenges. In the context of the era of digital media, the traditional art of calligraphy has a new way of development, which can allow more people to understand calligraphy and feel the charm of calligraphy art, and at the same time, it can also effectively combine with modern digital media art to further promote the development of calligraphy art. This paper mainly explores the issues related to the art of calligraphy in the era of digital media.","container-title":"Wen Yuan","DOI":"10.12252/j.issn.2096-627X.2020.02.2","issue":"2","language":"en","page":"441-442","title":"The spread and development of calligraphy in the era of digital media","author":[{"family":"He","given":"Miao"}],"issued":{"date-parts":[["2020"]]}}},{"id":4764,"uris":["http://zotero.org/groups/5882620/items/UT39WGZS"],"itemData":{"id":4764,"type":"article-journal","abstract":"This survey delves deeply into the application, limitations, and opportunities of AI technology within the realm of Chinese calligraphy. It examines AI's role in assessing calligraphic aesthetics, the automatic generation of artworks, style recognition, and robotic calligraphy, while addressing the capabilities and constraints of current AI algorithms and tools in the creation of Chinese calligraphy. Furthermore, it investigates the potential for AI to foster innovation and global heritage in the art of calligraphy, showcasing the potential and prospects for integrating AI with traditional Chinese calligraphy. The aim is to highlight the significance of AI in the preservation and innovation of traditional Chinese calligraphic art, to encourage interdisciplinary dialogue and collaboration between art and technology, and to offer new perspectives and approaches for the future development of calligraphy.  © 2025 Copyright held by the owner/author(s). Publication rights licensed to ACM.","container-title":"Journal on Computing and Cultural Heritage","DOI":"10.1145/3700882","ISSN":"1556-4673","issue":"1","journalAbbreviation":"J. Comput. Cult. Heritage","language":"English","note":"publisher: Association for Computing Machinery","source":"Scopus","title":"Future Ink: The Collision of AI and Chinese Calligraphy","title-short":"Future Ink","volume":"18","author":[{"family":"Lin","given":"Troy TianYu"},{"family":"She","given":"James"},{"family":"Wang","given":"Yu-Ao"},{"family":"Zhang","given":"Kang"}],"issued":{"date-parts":[["2025"]]}}},{"id":4119,"uris":["http://zotero.org/groups/5882620/items/9WCQQZ47"],"itemData":{"id":4119,"type":"article-journal","abstract":"Chinese calligraphy is a unique traditional culture and art  of Chinese characters. It is the classic and essence of Chinese traditional  culture. The inheritance and development of Chinese calligraphy is not  only related to calligraphy itself, but also to the continuation of the roots  and blood of Chinese culture. With Chinese characters as the carrier,  calligraphy bears the important mission of “displaying image” and  “telling Chinese stories well” in the new era. In order to better improve the  external communication effect of Chinese calligraphy, spread the Chinese  voice well, solve the problems existing in the external communication  of calligraphy art, and realize the creative transformation and innovative  development of excellent traditional Chinese culture, the interactive  video of calligraphy art, “ The Trace of Wonderful Ink, ” is designed for  overseas audiences based on the concept of empathy. The interactive  functions of “ learning ” “ practicing ” and “ playing ” are realized through  touch and intelligent detection. ChatGPT is connected to Unity to realize  convenient intelligent question and answer interactive function, which  can enhance the presence and participation of overseas audiences in  Chinese calligraphy learning. It enables them to immerse themselves in  the cultural heritage and artistic charm contained in Chinese calligraphy  art, innovates the external discourse system and external communication  path of traditional art, and refines the Chinese scheme for the inheritance  and development of classical traditional culture represented by Chinese  calligraphy, which providing certain reference and thinking.","container-title":"Beijing Culture Creativity","issue":"S2","language":"en","page":"67-76","title":"Research on the Innovation of Chinese Calligraphy External Communication Practice: A Case Study of Interactive Video Empathy Design","author":[{"family":"Si","given":"Zhengming"},{"family":"Wu","given":"Yanmei"}],"issued":{"date-parts":[["2023"]]}}}],"schema":"https://github.com/citation-style-language/schema/raw/master/csl-citation.json"} </w:instrText>
      </w:r>
      <w:r>
        <w:fldChar w:fldCharType="separate"/>
      </w:r>
      <w:r w:rsidR="0042469A" w:rsidRPr="0042469A">
        <w:rPr>
          <w:rFonts w:ascii="Calibri Light" w:hAnsi="Calibri Light" w:cs="Calibri Light"/>
        </w:rPr>
        <w:t>(M. He, 2020; Lin et al., 2025; Si &amp; Wu, 2023)</w:t>
      </w:r>
      <w:r>
        <w:fldChar w:fldCharType="end"/>
      </w:r>
      <w:r>
        <w:t>. For example,</w:t>
      </w:r>
      <w:r w:rsidR="00566F34">
        <w:t xml:space="preserve"> in </w:t>
      </w:r>
      <w:r w:rsidR="00566F34">
        <w:rPr>
          <w:rFonts w:hint="eastAsia"/>
        </w:rPr>
        <w:t>2023,</w:t>
      </w:r>
      <w:r>
        <w:t xml:space="preserve"> in the "Chinese Calligraphy Conference", the calligraphy works were transformed into a three-dimensional display by using AR and VR technology, </w:t>
      </w:r>
      <w:r>
        <w:lastRenderedPageBreak/>
        <w:t>giving the audienc</w:t>
      </w:r>
      <w:r>
        <w:t xml:space="preserve">e an immersive viewing experience </w:t>
      </w:r>
      <w:r>
        <w:fldChar w:fldCharType="begin"/>
      </w:r>
      <w:r>
        <w:instrText xml:space="preserve"> ADDIN ZOTERO_ITEM CSL_CITATION {"citationID":"vLcHLpcp","properties":{"formattedCitation":"(Diao, 2024)","plainCitation":"(Diao, 2024)","noteIndex":0},"citationItems":[{"id":4116,"uris":["http://zotero.org/groups/5882620/</w:instrText>
      </w:r>
      <w:r>
        <w:instrText>items/GJY4CQXB"],"itemData":{"id":4116,"type":"article-journal","container-title":"Western Literature and Art Studies","issue":"6","language":"zh","page":"119-124","title":"Research on the innovative dissemination of classic works of calligraphy in the \"C</w:instrText>
      </w:r>
      <w:r>
        <w:instrText xml:space="preserve">hinese Calligraphy Conference\".","author":[{"family":"Diao","given":"Yanyang"}],"issued":{"date-parts":[["2024"]]}}}],"schema":"https://github.com/citation-style-language/schema/raw/master/csl-citation.json"} </w:instrText>
      </w:r>
      <w:r>
        <w:fldChar w:fldCharType="separate"/>
      </w:r>
      <w:r>
        <w:rPr>
          <w:rFonts w:cs="Times New Roman"/>
        </w:rPr>
        <w:t>(Diao, 2024)</w:t>
      </w:r>
      <w:r>
        <w:fldChar w:fldCharType="end"/>
      </w:r>
      <w:r>
        <w:t>, as shown in Figure 6.</w:t>
      </w:r>
      <w:r w:rsidR="00566F34">
        <w:t xml:space="preserve"> </w:t>
      </w:r>
      <w:r>
        <w:t>This tr</w:t>
      </w:r>
      <w:r>
        <w:t>end of integrating traditional calligraphy art with technology allows the traditional calligraphy art to gain more dissemination and attraction in the new media environment.</w:t>
      </w:r>
    </w:p>
    <w:p w14:paraId="172A7F18" w14:textId="77777777" w:rsidR="007D3C00" w:rsidRDefault="007D3C00" w:rsidP="00DB53DA"/>
    <w:p w14:paraId="545A6DD8" w14:textId="77777777" w:rsidR="007D3C00" w:rsidRDefault="002B2436" w:rsidP="00DB53DA">
      <w:r>
        <w:rPr>
          <w:noProof/>
        </w:rPr>
        <w:drawing>
          <wp:inline distT="0" distB="0" distL="0" distR="0" wp14:anchorId="75DD455F" wp14:editId="44BB483F">
            <wp:extent cx="4103370" cy="1997710"/>
            <wp:effectExtent l="0" t="0" r="11430" b="2540"/>
            <wp:docPr id="1031" name="图片 3"/>
            <wp:cNvGraphicFramePr/>
            <a:graphic xmlns:a="http://schemas.openxmlformats.org/drawingml/2006/main">
              <a:graphicData uri="http://schemas.openxmlformats.org/drawingml/2006/picture">
                <pic:pic xmlns:pic="http://schemas.openxmlformats.org/drawingml/2006/picture">
                  <pic:nvPicPr>
                    <pic:cNvPr id="1031" name="图片 3"/>
                    <pic:cNvPicPr/>
                  </pic:nvPicPr>
                  <pic:blipFill>
                    <a:blip r:embed="rId14" cstate="print"/>
                    <a:srcRect/>
                    <a:stretch>
                      <a:fillRect/>
                    </a:stretch>
                  </pic:blipFill>
                  <pic:spPr>
                    <a:xfrm>
                      <a:off x="0" y="0"/>
                      <a:ext cx="4103370" cy="1997710"/>
                    </a:xfrm>
                    <a:prstGeom prst="rect">
                      <a:avLst/>
                    </a:prstGeom>
                    <a:ln>
                      <a:noFill/>
                    </a:ln>
                  </pic:spPr>
                </pic:pic>
              </a:graphicData>
            </a:graphic>
          </wp:inline>
        </w:drawing>
      </w:r>
    </w:p>
    <w:p w14:paraId="2C34E52A" w14:textId="77777777" w:rsidR="007D3C00" w:rsidRDefault="002B2436" w:rsidP="00DB53DA">
      <w:r>
        <w:rPr>
          <w:rFonts w:hint="eastAsia"/>
        </w:rPr>
        <w:t>Figure 6: Chinese Calligraphy Conference</w:t>
      </w:r>
    </w:p>
    <w:p w14:paraId="3AD7586D" w14:textId="77777777" w:rsidR="00460DA4" w:rsidRPr="00460DA4" w:rsidRDefault="00460DA4" w:rsidP="00DB53DA">
      <w:pPr>
        <w:rPr>
          <w:shd w:val="clear" w:color="auto" w:fill="FFFFFF"/>
        </w:rPr>
      </w:pPr>
      <w:r w:rsidRPr="00460DA4">
        <w:rPr>
          <w:shd w:val="clear" w:color="auto" w:fill="FFFFFF"/>
        </w:rPr>
        <w:t xml:space="preserve">Source: Public Domain. Available </w:t>
      </w:r>
      <w:r>
        <w:rPr>
          <w:shd w:val="clear" w:color="auto" w:fill="FFFFFF"/>
        </w:rPr>
        <w:t>on</w:t>
      </w:r>
      <w:r w:rsidRPr="00460DA4">
        <w:rPr>
          <w:shd w:val="clear" w:color="auto" w:fill="FFFFFF"/>
        </w:rPr>
        <w:t xml:space="preserve"> </w:t>
      </w:r>
      <w:r>
        <w:rPr>
          <w:shd w:val="clear" w:color="auto" w:fill="FFFFFF"/>
        </w:rPr>
        <w:t xml:space="preserve">the </w:t>
      </w:r>
      <w:r>
        <w:rPr>
          <w:rFonts w:hint="eastAsia"/>
          <w:shd w:val="clear" w:color="auto" w:fill="FFFFFF"/>
        </w:rPr>
        <w:t>I</w:t>
      </w:r>
      <w:r w:rsidRPr="00460DA4">
        <w:rPr>
          <w:shd w:val="clear" w:color="auto" w:fill="FFFFFF"/>
        </w:rPr>
        <w:t>nternet</w:t>
      </w:r>
      <w:r>
        <w:rPr>
          <w:rFonts w:hint="eastAsia"/>
          <w:shd w:val="clear" w:color="auto" w:fill="FFFFFF"/>
        </w:rPr>
        <w:t>.</w:t>
      </w:r>
    </w:p>
    <w:p w14:paraId="512CB2E2" w14:textId="77777777" w:rsidR="00460DA4" w:rsidRDefault="00460DA4" w:rsidP="00DB53DA"/>
    <w:p w14:paraId="0448531B" w14:textId="0683CA97" w:rsidR="007D3C00" w:rsidRPr="007854F3" w:rsidRDefault="002B2436" w:rsidP="00DB53DA">
      <w:r>
        <w:t>However, the application of digital technology has also brought multiple challenges. Firstly, the calligraphy resources on online platforms vary in quality, and the authenticity of the information is hard to guarantee, which can easily misle</w:t>
      </w:r>
      <w:r>
        <w:t>ad learners</w:t>
      </w:r>
      <w:r>
        <w:fldChar w:fldCharType="begin"/>
      </w:r>
      <w:r>
        <w:instrText xml:space="preserve"> ADDIN ZOTERO_ITEM CSL_CITATION {"citationID":"MX1tUBxV","properties":{"formattedCitation":"(Xu, 2024)","plainCitation":"(Xu, 2024)","noteIndex":0},"citationItems":[{"id":4117,"uris":["http://zotero.org/groups/5882620/items/N5GNURHD"],"itemData"</w:instrText>
      </w:r>
      <w:r>
        <w:instrText>:{"id":4117,"type":"article-journal","container-title":"Tomorrow's style","issue":"19","language":"en","page":"49-51","title":"The dissemination of the art of calligraphy in the context of \"Internet +\"","author":[{"family":"Xu","given":"Yingjie"}],"issue</w:instrText>
      </w:r>
      <w:r>
        <w:instrText xml:space="preserve">d":{"date-parts":[["2024"]]}}}],"schema":"https://github.com/citation-style-language/schema/raw/master/csl-citation.json"} </w:instrText>
      </w:r>
      <w:r>
        <w:fldChar w:fldCharType="separate"/>
      </w:r>
      <w:r>
        <w:rPr>
          <w:rFonts w:cs="Times New Roman"/>
        </w:rPr>
        <w:t>(Xu, 2024)</w:t>
      </w:r>
      <w:r>
        <w:fldChar w:fldCharType="end"/>
      </w:r>
      <w:r>
        <w:t>. Secondly, the unlimited modification and replication functions of digital calligraphy have weakened the artistic spiri</w:t>
      </w:r>
      <w:r>
        <w:t>t and uniqueness of traditional calligraphy, which is "completed in one go"</w:t>
      </w:r>
      <w:r>
        <w:fldChar w:fldCharType="begin"/>
      </w:r>
      <w:r>
        <w:instrText xml:space="preserve"> ADDIN ZOTERO_ITEM CSL_CITATION {"citationID":"k79xbml2","properties":{"formattedCitation":"(Hou, 2023)","plainCitation":"(Hou, 2023)","noteIndex":0},"citationItems":[{"id":4118,"ur</w:instrText>
      </w:r>
      <w:r>
        <w:instrText>is":["http://zotero.org/groups/5882620/items/E8GCAAMD"],"itemData":{"id":4118,"type":"article-journal","abstract":"&lt;</w:instrText>
      </w:r>
      <w:r>
        <w:rPr>
          <w:rFonts w:ascii="Microsoft YaHei" w:eastAsia="Microsoft YaHei" w:hAnsi="Microsoft YaHei" w:cs="Microsoft YaHei" w:hint="eastAsia"/>
        </w:rPr>
        <w:instrText>正</w:instrText>
      </w:r>
      <w:r>
        <w:instrText>&gt;In the context of the digital age, the art of calligraphy is facing unprecedented challenges and opportunities. Traditional calligraphy, a</w:instrText>
      </w:r>
      <w:r>
        <w:instrText>s an important part of Chinese culture, not only carries profound cultural connotations and aesthetic values, but also is an important medium for inheriting history and culture. However, in modern society, especially with the increasing development of digi</w:instrText>
      </w:r>
      <w:r>
        <w:instrText>talization and networking, the traditional form and innovative development of calligraphy art have been affected as never before. The purpose of this paper is to deeply discuss the innovation and inheritance of calligraphy art in the digital age, analyze t</w:instrText>
      </w:r>
      <w:r>
        <w:instrText>he influence of the digital environment on calligraphy art, and explore the balance between tradition and modernity, in order to provide new perspectives and thoughts for the development of calligraphy art.","call-number":"23-1313/J","container-title":"Cal</w:instrText>
      </w:r>
      <w:r>
        <w:instrText>ligraphy Appreciation and Critique Calligraphy Education","ISSN":"1004-213X","issue":"2","language":"zh","page":"49-51","title":"Innovation and inheritance of calligraphy art in the context of the digital age","author":[{"family":"Hou","given":"Yi"}],"issu</w:instrText>
      </w:r>
      <w:r>
        <w:instrText xml:space="preserve">ed":{"date-parts":[["2023"]]}}}],"schema":"https://github.com/citation-style-language/schema/raw/master/csl-citation.json"} </w:instrText>
      </w:r>
      <w:r>
        <w:fldChar w:fldCharType="separate"/>
      </w:r>
      <w:r>
        <w:rPr>
          <w:rFonts w:cs="Times New Roman"/>
        </w:rPr>
        <w:t>(Hou, 2023)</w:t>
      </w:r>
      <w:r>
        <w:fldChar w:fldCharType="end"/>
      </w:r>
      <w:r>
        <w:t>. The digital dissemination of calligraphy art is highly dependent on technology and equipment. Once a malfunction occ</w:t>
      </w:r>
      <w:r>
        <w:t>urs, it will directly affect the display and dissemination of the works</w:t>
      </w:r>
      <w:r>
        <w:fldChar w:fldCharType="begin"/>
      </w:r>
      <w:r w:rsidR="00571C84">
        <w:instrText xml:space="preserve"> ADDIN ZOTERO_ITEM CSL_CITATION {"citationID":"dI8BXs80","properties":{"formattedCitation":"(Mao, 2025)","plainCitation":"(Mao, 2025)","noteIndex":0},"citationItems":[{"id":4769,"uris":["http://zotero.org/groups/5882620/items/CY4CQQ2X"],"itemData":{"id":4769,"type":"article-journal","container-title":"Calligraphy Appreciation and Review","issue":"2","page":"28-30","title":"The development and dissemination of calligraphy art in the digital media era","author":[{"family":"Mao","given":"Huan"}],"issued":{"date-parts":[["2025"]]}}}],"schema":"https://github.com/citation-style-language/schema/raw/master/csl-citation.json"} </w:instrText>
      </w:r>
      <w:r>
        <w:fldChar w:fldCharType="separate"/>
      </w:r>
      <w:r w:rsidR="00571C84" w:rsidRPr="00571C84">
        <w:rPr>
          <w:rFonts w:ascii="Calibri Light" w:hAnsi="Calibri Light" w:cs="Calibri Light"/>
        </w:rPr>
        <w:t>(Mao, 2025)</w:t>
      </w:r>
      <w:r>
        <w:fldChar w:fldCharType="end"/>
      </w:r>
      <w:r>
        <w:t>. Furthermore, over-reliance on digital means may also w</w:t>
      </w:r>
      <w:r>
        <w:t>eaken the practical experience and skill inheritance of calligraphy, gradually distancing creators and audiences from the true charm of handcrafted works</w:t>
      </w:r>
      <w:r>
        <w:fldChar w:fldCharType="begin"/>
      </w:r>
      <w:r>
        <w:instrText xml:space="preserve"> ADDIN ZOTERO_ITEM CSL_CITATION {"citationID":"dKvR0zbu","properties":{"formattedCitation":"(Zhang L., </w:instrText>
      </w:r>
      <w:r>
        <w:instrText>2025)","plainCitation":"(Zhang L., 2025)","noteIndex":0},"citationItems":[{"id":4133,"uris":["http://zotero.org/groups/5882620/items/EUJ3V3G6"],"itemData":{"id":4133,"type":"article-journal","abstract":"With the rapid development of information technology,</w:instrText>
      </w:r>
      <w:r>
        <w:instrText xml:space="preserve"> the wave of digitalization is profoundly affecting all aspects of human society. As an important carrier of cultural inheritance, writing culture is also facing unprecedented challenges and opportunities in the digital age. This paper discusses the impact</w:instrText>
      </w:r>
      <w:r>
        <w:instrText xml:space="preserve"> of the digital age on writing culture, the challenges and opportunities faced by inheritance, and proposes corresponding inheritance strategies. The development of digital technology has changed people's writing habits and accelerated the spread of cultur</w:instrText>
      </w:r>
      <w:r>
        <w:instrText>e, but at the same time, it has also had an impact on traditional writing culture. This paper analyzes the challenges faced in the inheritance of writing culture, and also points out the new opportunities brought by digital technology for the inheritance o</w:instrText>
      </w:r>
      <w:r>
        <w:instrText>f writing culture. In order to effectively inherit the writing culture, this paper proposes strategies such as building a digital cultural communication platform, promoting the integration of intelligent technology and culture, cultivating digital cultural</w:instrText>
      </w:r>
      <w:r>
        <w:instrText xml:space="preserve"> inheritance talents, and building a cultural ecology with the participation of the whole people. In addition, the role of scientific and technological innovation in promoting the development of writing culture was also emphasized. Finally, this paper prop</w:instrText>
      </w:r>
      <w:r>
        <w:instrText>oses cross-border cooperation to promote the international development of writing culture and innovative practices in the education system, in order to provide strong support for the inheritance and development of writing culture.","container-title":"Xinch</w:instrText>
      </w:r>
      <w:r>
        <w:instrText>u culture","DOI":"10.20133/j.cnki.CN42-1932/G1.2025.03.015","issue":"03","language":"zh","page":"58-61","title":"Opportunities, Challenges and Strategies for Writing Cultural Inheritance in the Digital Age","author":[{"family":"Zhang","given":"Ling"}],"iss</w:instrText>
      </w:r>
      <w:r>
        <w:instrText xml:space="preserve">ued":{"date-parts":[["2025"]]}}}],"schema":"https://github.com/citation-style-language/schema/raw/master/csl-citation.json"} </w:instrText>
      </w:r>
      <w:r>
        <w:fldChar w:fldCharType="separate"/>
      </w:r>
      <w:r>
        <w:rPr>
          <w:rFonts w:cs="Times New Roman"/>
        </w:rPr>
        <w:t>(Zhang L., 2025)</w:t>
      </w:r>
      <w:r>
        <w:fldChar w:fldCharType="end"/>
      </w:r>
      <w:r>
        <w:t>. At the visual level, the display form of digital devices makes it difficult to reproduce the texture and charm</w:t>
      </w:r>
      <w:r>
        <w:t xml:space="preserve"> of real calligraphy works in terms of texture and atmosphere, weakening the perceptual experience of the audience </w:t>
      </w:r>
      <w:r>
        <w:fldChar w:fldCharType="begin"/>
      </w:r>
      <w:r w:rsidR="002A017A">
        <w:instrText xml:space="preserve"> ADDIN ZOTERO_ITEM CSL_CITATION {"citationID":"snItZM86","properties":{"formattedCitation":"(W. Chen, 2024)","plainCitation":"(W. Chen, 2024)","noteIndex":0},"citationItems":[{"id":4135,"uris":["http://zotero.org/groups/5882620/items/Z7J8RS96"],"itemData":{"id":4135,"type":"article-journal","abstract":"Art media, as a medium that disseminates art or art-related content, including newspapers, magazines, the Internet, etc., has ushered in new possibilities for development in the digital age. In particular, the abundant digital media resources can effectively promote the innovation and development of art media. Chinese traditional culture contains rich cultural connotations and is an important source of artistic innovation. Based on this, art media should comply with the requirements of the new era, rely on the technical support of the digital age, and explore the path of organic integration with traditional culture. This paper analyzes the support provided by traditional culture to art media, expounds the principle of integration of art media and traditional culture in the digital age, and proposes corresponding integration strategies, aiming to promote the common development of traditional culture and art media.","container-title":"New Legends","issue":"25","language":"en","page":"25-27","title":"The integration strategy of art media and traditional culture in the digital age","author":[{"family":"Chen","given":"Wanjie"}],"issued":{"date-parts":[["2024"]]}}}],"schema":"https://github.com/citation-style-language/schema/raw/master/csl-citation.json"} </w:instrText>
      </w:r>
      <w:r>
        <w:fldChar w:fldCharType="separate"/>
      </w:r>
      <w:r w:rsidR="002A017A" w:rsidRPr="002A017A">
        <w:rPr>
          <w:rFonts w:ascii="Calibri Light" w:hAnsi="Calibri Light" w:cs="Calibri Light"/>
        </w:rPr>
        <w:t>(W. Chen, 2024)</w:t>
      </w:r>
      <w:r>
        <w:fldChar w:fldCharType="end"/>
      </w:r>
      <w:r>
        <w:t>. A more prominent issue is the copyright risk. Digital dissemination has made illega</w:t>
      </w:r>
      <w:r>
        <w:t xml:space="preserve">l copying and distribution easier, seriously infringing upon the intellectual property rights of artists </w:t>
      </w:r>
      <w:r>
        <w:fldChar w:fldCharType="begin"/>
      </w:r>
      <w:r>
        <w:instrText xml:space="preserve"> ADDIN ZOTERO_ITEM CSL_CITATION {"citationID":"pTWEVI6O","properties":{"formattedCitation":"(He Z., 2024)","plainCitation":"(He Z., 2024)","noteIndex":</w:instrText>
      </w:r>
      <w:r>
        <w:instrText>0},"citationItems":[{"id":4125,"uris":["http://zotero.org/groups/5882620/items/6JGALWSD"],"itemData":{"id":4125,"type":"article-journal","abstract":"The development of digital technology has provided new ways for the transmission and protection of intangib</w:instrText>
      </w:r>
      <w:r>
        <w:instrText>le cultural heritage. Taking the art of traditional Chinese calligraphy as an example, digital publishing can broaden the channels for the dissemination of calligraphy through multimedia presentation and interactive experience, so as to attract more people</w:instrText>
      </w:r>
      <w:r>
        <w:instrText xml:space="preserve"> to understand and appreciate the beauty of calligraphy. At the same time, digital publishing also contributes to the preservation and research of calligraphy art, and provides support for the inheritance and development of calligraphy art through the esta</w:instrText>
      </w:r>
      <w:r>
        <w:instrText>blishment of digital archives and the development of intelligent auxiliary tools. This article will discuss the role of digital publishing in promoting the dissemination and safeguarding of intangible cultural heritage and put forward relevant recommendati</w:instrText>
      </w:r>
      <w:r>
        <w:instrText>ons.","container-title":"Culture Journal","issue":"9","language":"zh","page":"14-17","title":"Digital Publishing Promotes the Dissemination and Safeguarding of Intangible Cultural Heritage: A Case Study of Traditional Chinese Calligraphy","author":[{"famil</w:instrText>
      </w:r>
      <w:r>
        <w:instrText xml:space="preserve">y":"He","given":"Zhaoyun"}],"issued":{"date-parts":[["2024"]]}}}],"schema":"https://github.com/citation-style-language/schema/raw/master/csl-citation.json"} </w:instrText>
      </w:r>
      <w:r>
        <w:fldChar w:fldCharType="separate"/>
      </w:r>
      <w:r>
        <w:rPr>
          <w:rFonts w:cs="Times New Roman"/>
        </w:rPr>
        <w:t>(He Z., 2024)</w:t>
      </w:r>
      <w:r>
        <w:fldChar w:fldCharType="end"/>
      </w:r>
      <w:r>
        <w:t xml:space="preserve">. </w:t>
      </w:r>
      <w:r w:rsidR="007854F3" w:rsidRPr="007854F3">
        <w:t xml:space="preserve">Digital technology encourages calligraphy's innovation and spread, but it also threatens the art form's traditional values and copyright protection. One of the key concerns in the digital age is how to preserve calligraphy's originality and distinctive </w:t>
      </w:r>
      <w:proofErr w:type="spellStart"/>
      <w:r w:rsidR="007854F3" w:rsidRPr="007854F3">
        <w:t>worth while</w:t>
      </w:r>
      <w:proofErr w:type="spellEnd"/>
      <w:r w:rsidR="007854F3" w:rsidRPr="007854F3">
        <w:t xml:space="preserve"> utilizing technology</w:t>
      </w:r>
      <w:r w:rsidRPr="007854F3">
        <w:t xml:space="preserve"> (see Figure 7).</w:t>
      </w:r>
    </w:p>
    <w:p w14:paraId="65A8D3ED" w14:textId="77777777" w:rsidR="007D3C00" w:rsidRDefault="002B2436" w:rsidP="00DB53DA">
      <w:r>
        <w:rPr>
          <w:noProof/>
        </w:rPr>
        <w:drawing>
          <wp:inline distT="0" distB="0" distL="114300" distR="114300" wp14:anchorId="5FCF60BE" wp14:editId="31BF3A48">
            <wp:extent cx="5352415" cy="1940560"/>
            <wp:effectExtent l="0" t="0" r="63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5"/>
                    <a:stretch>
                      <a:fillRect/>
                    </a:stretch>
                  </pic:blipFill>
                  <pic:spPr>
                    <a:xfrm>
                      <a:off x="0" y="0"/>
                      <a:ext cx="5352415" cy="1940560"/>
                    </a:xfrm>
                    <a:prstGeom prst="rect">
                      <a:avLst/>
                    </a:prstGeom>
                    <a:noFill/>
                    <a:ln>
                      <a:noFill/>
                    </a:ln>
                  </pic:spPr>
                </pic:pic>
              </a:graphicData>
            </a:graphic>
          </wp:inline>
        </w:drawing>
      </w:r>
    </w:p>
    <w:p w14:paraId="18D70FE1" w14:textId="77777777" w:rsidR="007D3C00" w:rsidRDefault="002B2436" w:rsidP="00DB53DA">
      <w:r>
        <w:rPr>
          <w:rFonts w:hint="eastAsia"/>
          <w:shd w:val="clear" w:color="auto" w:fill="FFFFFF"/>
        </w:rPr>
        <w:t>Figure 7</w:t>
      </w:r>
      <w:r>
        <w:rPr>
          <w:rFonts w:hint="eastAsia"/>
          <w:shd w:val="clear" w:color="auto" w:fill="FFFFFF"/>
        </w:rPr>
        <w:t>：</w:t>
      </w:r>
      <w:r>
        <w:rPr>
          <w:rFonts w:hint="eastAsia"/>
        </w:rPr>
        <w:t>Advantages and limitatio</w:t>
      </w:r>
      <w:r>
        <w:rPr>
          <w:rFonts w:hint="eastAsia"/>
        </w:rPr>
        <w:t>ns of digital technology applications</w:t>
      </w:r>
    </w:p>
    <w:p w14:paraId="0D88E9FB" w14:textId="142BD529" w:rsidR="007D3C00" w:rsidRDefault="00460DA4" w:rsidP="00DB53DA">
      <w:r w:rsidRPr="00460DA4">
        <w:t>Source</w:t>
      </w:r>
      <w:r>
        <w:rPr>
          <w:rFonts w:hint="eastAsia"/>
        </w:rPr>
        <w:t>:</w:t>
      </w:r>
      <w:r w:rsidRPr="00460DA4">
        <w:t xml:space="preserve"> Own elaboration.</w:t>
      </w:r>
    </w:p>
    <w:p w14:paraId="6BC04E57" w14:textId="77777777" w:rsidR="00460DA4" w:rsidRDefault="00460DA4" w:rsidP="00DB53DA"/>
    <w:p w14:paraId="58850159" w14:textId="77777777" w:rsidR="007D3C00" w:rsidRDefault="002B2436" w:rsidP="00DB53DA">
      <w:r>
        <w:rPr>
          <w:rFonts w:eastAsia="SimSun" w:hint="eastAsia"/>
        </w:rPr>
        <w:t>4</w:t>
      </w:r>
      <w:r>
        <w:t xml:space="preserve"> Discussion</w:t>
      </w:r>
    </w:p>
    <w:p w14:paraId="019191E5" w14:textId="77777777" w:rsidR="007D3C00" w:rsidRDefault="007D3C00" w:rsidP="00DB53DA"/>
    <w:p w14:paraId="4896BA82" w14:textId="77777777" w:rsidR="007D3C00" w:rsidRDefault="002B2436" w:rsidP="00DB53DA">
      <w:r>
        <w:t>The current situation of digital calligraphy dissemination shows that the integration of digital technology and traditional culture provides a new path for the inheritance and development of calligraphy art. Since the emergence of computerized Chinese call</w:t>
      </w:r>
      <w:r>
        <w:t>igraphy systems and virtual brush models in the 1980s, digital calligraphy has gradually developed. After entering the 21st century, the popularization of digital tools has made calligraphy creation more flexible and diverse, retaining the traditional char</w:t>
      </w:r>
      <w:r>
        <w:t>m while integrating digital innovation. Internet technology has broadened the dissemination scope of calligraphy. Online teaching and short-video platforms have lowered the learning threshold, attracting a large number of young users and enhancing the popu</w:t>
      </w:r>
      <w:r>
        <w:t>larity and learning efficiency of calligraphy. This shows that digital technology brought new ideas for the inheritance of calligraphy art and made calligraphy art regain its vitality in modern society. In the digital age, the popularization of Chinese cal</w:t>
      </w:r>
      <w:r>
        <w:t>ligraphy art presents a balance between local inheritance and going global. Digital technology brought convenient means for the local inheritance of calligraphy, which strengthened the sense of identity and confidence of the young group in calligraphy towa</w:t>
      </w:r>
      <w:r>
        <w:t>rds traditional culture. While popularizing calligraphy in other parts of the world, digital technology broke through geographical restrictions and opened up a new way for calligraphy to "go global". Overseas students can conveniently receive online course</w:t>
      </w:r>
      <w:r>
        <w:t>s, and calligraphy teachers can display calligraphy through digital display and a virtual teaching environment. The international calligraphy exhibition, special lectures, and calligraphy courses also enhanced the interaction of cultural exchanges and impr</w:t>
      </w:r>
      <w:r>
        <w:t>oved the international influence of calligraphy art. In addition, social media also enlarged the exposure of calligraphy works and promoted cross-cultural communication and exchange. The expansion of these channels not only enhanced the influence of callig</w:t>
      </w:r>
      <w:r>
        <w:t>raphy art but also promoted understanding and respect for different cultures. However, digital technology brought challenges as well. The quality of calligraphy resources on online platforms was uneven, which would mislead learners. The unlimited modificat</w:t>
      </w:r>
      <w:r>
        <w:t>ion and replication functions of digital calligraphy weakened the uniqueness of traditional calligraphy. The digital dissemination of calligraphy art was highly dependent on technology and equipment. If there were technical malfunctions or problems with eq</w:t>
      </w:r>
      <w:r>
        <w:t>uipment, it would affect the display and dissemination of works. In addition, the excessive dependence on digital technology may make people neglect the manual skills and practical experience of traditional calligraphy and weaken the inheritance of calligr</w:t>
      </w:r>
      <w:r>
        <w:t>aphy techniques. Moreover, the display form of digital devices weakened the texture and charm of real calligraphy works and weakened the audience's perceptual experience. What is more serious is that the digital dissemination of calligraphy works brought a</w:t>
      </w:r>
      <w:r>
        <w:t>bout copyright issues. Illegal copying and dissemination were very convenient and seriously damaged the legal rights and interests of artists. These results showed the reformation and value extension of the calligraphy dissemination model caused by digital</w:t>
      </w:r>
      <w:r>
        <w:t xml:space="preserve"> technology. Digital platforms not only became new display Spaces for traditional art, but also brought a great impact on aesthetic experience and cultural education. The rise of digital calligraphy reflected the regeneration mechanism of traditional art i</w:t>
      </w:r>
      <w:r>
        <w:t>n the digital age, that is, the "re-contextualization" of culture through digital technology. This shows that digital calligraphy is not traditional art, but a new kind of medium form with functions of dissemination and education.</w:t>
      </w:r>
    </w:p>
    <w:p w14:paraId="597DEF88" w14:textId="77777777" w:rsidR="007D3C00" w:rsidRDefault="007D3C00" w:rsidP="00DB53DA"/>
    <w:p w14:paraId="0FDE1B47" w14:textId="77777777" w:rsidR="00D11B9B" w:rsidRPr="00D11B9B" w:rsidRDefault="002B2436" w:rsidP="00DB53DA">
      <w:r>
        <w:t>Although this article co</w:t>
      </w:r>
      <w:r>
        <w:t>nducts a comprehensive exploration of the dissemination and innovation of Chinese calligraphy art in the digital age, there are still limitations. This article is mainly review-based on existing literature and lacks empirical research, thus failing to dire</w:t>
      </w:r>
      <w:r>
        <w:t xml:space="preserve">ctly reflect the practical application effect of digital technology in the dissemination of calligraphy. The research data mainly come from Chinese literature, and the analysis of the international communication effect is relatively insufficient. In </w:t>
      </w:r>
      <w:r>
        <w:lastRenderedPageBreak/>
        <w:t>the fu</w:t>
      </w:r>
      <w:r>
        <w:t>ture, the research scope can be further expanded, and the analysis of international cases can be added. Future research can be expanded and deepened in the following aspects. First of all, more empirical research needs to be carried out. Through methods su</w:t>
      </w:r>
      <w:r>
        <w:t xml:space="preserve">ch as questionnaires and experimental studies, the actual effect of digital </w:t>
      </w:r>
      <w:r w:rsidRPr="00D11B9B">
        <w:t xml:space="preserve">technology on the dissemination of calligraphy should be directly evaluated. Secondly, </w:t>
      </w:r>
      <w:r w:rsidR="00D11B9B" w:rsidRPr="00D11B9B">
        <w:t>calligraphy can evolve intelligently with the help of emerging technologies like virtual reality and artificial intelligence. Furthermore, to investigate the methods of distribution and efficacy of calligraphy art in various cultural contexts, a thorough examination of foreign cases is required. This will make it possible to provide more focused recommendations for the global promotion of calligraphy art. The heritage and advancement of calligraphy art can be supported by broadening these study avenues, which will yield a more thorough understanding of the innovation and diffusion of Chinese calligraphy art in the digital era.</w:t>
      </w:r>
    </w:p>
    <w:p w14:paraId="76C21014" w14:textId="56C9212C" w:rsidR="007D3C00" w:rsidRPr="004971AA" w:rsidRDefault="007D3C00" w:rsidP="00DB53DA"/>
    <w:p w14:paraId="0DEFB71F" w14:textId="62BFC967" w:rsidR="007D3C00" w:rsidRDefault="00D11B9B" w:rsidP="00DB53DA">
      <w:r w:rsidRPr="00D11B9B">
        <w:t>This study focuses on the practical application of digital technology in the dissemination and innovation of calligraphy art. It examines its role in expanding the audience, improving learning outcomes, and enhancing cultural identity.</w:t>
      </w:r>
      <w:r>
        <w:rPr>
          <w:rFonts w:hint="eastAsia"/>
        </w:rPr>
        <w:t xml:space="preserve"> </w:t>
      </w:r>
      <w:r>
        <w:t>At the same time, the research results explore the relationship among "technology - culture - education" in the process of digitalization, laying the theoretical foundation for the next stage of research to establish a more systematic digital art dissemination framework. In addition, the research sorted out and discussed the two-way dissemination path of calligraphy art dissemination in the digital age and the advantages and disadvantages of applying digital technology, providing a reference for further exploration of the inheritance and development of calligraphy art in the digital age. The conceptual framework is presented in Figure 8.</w:t>
      </w:r>
    </w:p>
    <w:p w14:paraId="4050CA72" w14:textId="77777777" w:rsidR="007D3C00" w:rsidRDefault="007D3C00" w:rsidP="00DB53DA"/>
    <w:p w14:paraId="76735B5E" w14:textId="77777777" w:rsidR="007D3C00" w:rsidRDefault="007D3C00" w:rsidP="00DB53DA"/>
    <w:p w14:paraId="42850AD4" w14:textId="77777777" w:rsidR="007D3C00" w:rsidRDefault="002B2436" w:rsidP="00DB53DA">
      <w:bookmarkStart w:id="5" w:name="_Hlk211862053"/>
      <w:r>
        <w:rPr>
          <w:noProof/>
        </w:rPr>
        <w:drawing>
          <wp:inline distT="0" distB="0" distL="114300" distR="114300" wp14:anchorId="102BAD28" wp14:editId="769E9891">
            <wp:extent cx="5272405" cy="2485390"/>
            <wp:effectExtent l="0" t="0" r="4445" b="10160"/>
            <wp:docPr id="3" name="图片 3" descr="18a8060d255e86e687005de2e6f17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8a8060d255e86e687005de2e6f17e2"/>
                    <pic:cNvPicPr>
                      <a:picLocks noChangeAspect="1"/>
                    </pic:cNvPicPr>
                  </pic:nvPicPr>
                  <pic:blipFill>
                    <a:blip r:embed="rId16"/>
                    <a:stretch>
                      <a:fillRect/>
                    </a:stretch>
                  </pic:blipFill>
                  <pic:spPr>
                    <a:xfrm>
                      <a:off x="0" y="0"/>
                      <a:ext cx="5272405" cy="2485390"/>
                    </a:xfrm>
                    <a:prstGeom prst="rect">
                      <a:avLst/>
                    </a:prstGeom>
                  </pic:spPr>
                </pic:pic>
              </a:graphicData>
            </a:graphic>
          </wp:inline>
        </w:drawing>
      </w:r>
    </w:p>
    <w:p w14:paraId="04FD2D3A" w14:textId="77777777" w:rsidR="007D3C00" w:rsidRDefault="007D3C00" w:rsidP="00DB53DA"/>
    <w:p w14:paraId="7FBCC51C" w14:textId="77777777" w:rsidR="007D3C00" w:rsidRDefault="002B2436" w:rsidP="00DB53DA">
      <w:pPr>
        <w:rPr>
          <w:kern w:val="44"/>
        </w:rPr>
      </w:pPr>
      <w:r>
        <w:rPr>
          <w:rFonts w:hint="eastAsia"/>
          <w:shd w:val="clear" w:color="auto" w:fill="FFFFFF"/>
        </w:rPr>
        <w:t>Figure 8</w:t>
      </w:r>
      <w:r>
        <w:rPr>
          <w:rFonts w:hint="eastAsia"/>
          <w:shd w:val="clear" w:color="auto" w:fill="FFFFFF"/>
        </w:rPr>
        <w:t>：</w:t>
      </w:r>
      <w:r>
        <w:rPr>
          <w:rFonts w:hint="eastAsia"/>
          <w:shd w:val="clear" w:color="auto" w:fill="FFFFFF"/>
        </w:rPr>
        <w:t>Conceptual Framework</w:t>
      </w:r>
    </w:p>
    <w:bookmarkEnd w:id="5"/>
    <w:p w14:paraId="07E2C879" w14:textId="77777777" w:rsidR="007D3C00" w:rsidRDefault="007D3C00" w:rsidP="00DB53DA"/>
    <w:p w14:paraId="223182D4" w14:textId="77777777" w:rsidR="007D3C00" w:rsidRDefault="002B2436" w:rsidP="00DB53DA">
      <w:pPr>
        <w:rPr>
          <w:rFonts w:ascii="Microsoft YaHei" w:eastAsia="Microsoft YaHei" w:hAnsi="Microsoft YaHei" w:cs="Microsoft YaHei"/>
        </w:rPr>
      </w:pPr>
      <w:r>
        <w:rPr>
          <w:rFonts w:eastAsia="SimSun" w:hint="eastAsia"/>
        </w:rPr>
        <w:t>5</w:t>
      </w:r>
      <w:r>
        <w:t xml:space="preserve"> </w:t>
      </w:r>
      <w:bookmarkStart w:id="6" w:name="OLE_LINK4"/>
      <w:r>
        <w:t>Conclusion</w:t>
      </w:r>
      <w:bookmarkEnd w:id="6"/>
    </w:p>
    <w:p w14:paraId="6074D3AF" w14:textId="77777777" w:rsidR="007D3C00" w:rsidRDefault="007D3C00" w:rsidP="00DB53DA"/>
    <w:p w14:paraId="7CE9C427" w14:textId="6A87B858" w:rsidR="007D3C00" w:rsidRDefault="002B2436" w:rsidP="00DB53DA">
      <w:r>
        <w:t>With the arrival of the digital age, this new wave brought ne</w:t>
      </w:r>
      <w:r>
        <w:t xml:space="preserve">w vitality to the inheritance and innovation of Chinese calligraphy art. </w:t>
      </w:r>
      <w:r w:rsidR="0042469A" w:rsidRPr="0042469A">
        <w:t xml:space="preserve">The purpose of this study was to review and analyze how digital technology influences the dissemination and innovation of calligraphy. </w:t>
      </w:r>
      <w:r>
        <w:t>Based on the review of related researches, it ca</w:t>
      </w:r>
      <w:r>
        <w:t xml:space="preserve">n be found that digital technology has changed the way of calligraphy art dissemination, expanded the space of calligraphy expression, realized the learning and communication of calligraphy through multiple </w:t>
      </w:r>
      <w:r>
        <w:lastRenderedPageBreak/>
        <w:t>ways such as online education, social media and v</w:t>
      </w:r>
      <w:r>
        <w:t xml:space="preserve">irtual exhibition, improved the participation degree and sense of identity of the masses; </w:t>
      </w:r>
      <w:r w:rsidR="00D11B9B" w:rsidRPr="00D11B9B">
        <w:t>Chinese calligraphy is gaining global recognition and influence through digitalization. However, the digital age also brings new challenges: inconsistent quality of online resources, increased reliance on technology, and difficulties in copyright protection are all affecting the authenticity and uniqueness of calligraphy.</w:t>
      </w:r>
      <w:r w:rsidR="00D11B9B">
        <w:t xml:space="preserve"> </w:t>
      </w:r>
      <w:r>
        <w:t>Relying on technology may reduce the handcrafted quality and aesthetic experience of calligraphy c</w:t>
      </w:r>
      <w:r>
        <w:t>reation, and even blur the traditional spirit. How to use digital technology rationally and retain the inherent characteristics of calligraphy art is a problem that needs to be solved in future development. Digital technology realizes the new development o</w:t>
      </w:r>
      <w:r>
        <w:t>pportunities of calligraphy art, and also brings new challenges. In future research, it is hoped that we can further combine practical experience and empirical data to discuss calligraphy teaching and dissemination, audience experience, international compa</w:t>
      </w:r>
      <w:r>
        <w:t xml:space="preserve">rison, and other issues deeply, to explore the sustainable development road of traditional art in the digital age, so that calligraphy art can create and present more works based on inheritance. </w:t>
      </w:r>
    </w:p>
    <w:p w14:paraId="2F16F55E" w14:textId="77777777" w:rsidR="007D3C00" w:rsidRDefault="007D3C00" w:rsidP="00DB53DA"/>
    <w:p w14:paraId="1ECFF1E4" w14:textId="77777777" w:rsidR="007D3C00" w:rsidRDefault="007D3C00" w:rsidP="00DB53DA"/>
    <w:p w14:paraId="054F7F40" w14:textId="77777777" w:rsidR="002A017A" w:rsidRPr="002A017A" w:rsidRDefault="002A017A" w:rsidP="00DB53DA">
      <w:pPr>
        <w:rPr>
          <w:lang w:val="en-GB"/>
        </w:rPr>
      </w:pPr>
    </w:p>
    <w:p w14:paraId="744B1D8D" w14:textId="77777777" w:rsidR="0042469A" w:rsidRPr="00DB53DA" w:rsidRDefault="0042469A" w:rsidP="00DB53DA">
      <w:r w:rsidRPr="00DB53DA">
        <w:t>Disclaimer (Artificial intelligence)</w:t>
      </w:r>
    </w:p>
    <w:p w14:paraId="6E58C2EE" w14:textId="50A0409A" w:rsidR="0042469A" w:rsidRPr="0042469A" w:rsidRDefault="0042469A" w:rsidP="00DB53DA">
      <w:r w:rsidRPr="0042469A">
        <w:t>The author hereby declares that generative artificial intelligence (AI) technologies, including ChatGPT (GPT-5,</w:t>
      </w:r>
      <w:r w:rsidR="00D11B9B">
        <w:t xml:space="preserve"> </w:t>
      </w:r>
      <w:r w:rsidRPr="0042469A">
        <w:t>OpenAI, 2025)</w:t>
      </w:r>
      <w:bookmarkStart w:id="7" w:name="_GoBack"/>
      <w:bookmarkEnd w:id="7"/>
    </w:p>
    <w:p w14:paraId="5E3B1A19" w14:textId="77777777" w:rsidR="0042469A" w:rsidRPr="0042469A" w:rsidRDefault="0042469A" w:rsidP="00DB53DA">
      <w:r w:rsidRPr="0042469A">
        <w:t>Details of the AI usage are given below:</w:t>
      </w:r>
    </w:p>
    <w:p w14:paraId="1C651D35" w14:textId="77777777" w:rsidR="0042469A" w:rsidRPr="0042469A" w:rsidRDefault="0042469A" w:rsidP="00DB53DA">
      <w:r w:rsidRPr="0042469A">
        <w:t>1. Purpose: To optimize logical structure and refine writing style.</w:t>
      </w:r>
    </w:p>
    <w:p w14:paraId="176B497F" w14:textId="3F4F699B" w:rsidR="0042469A" w:rsidRPr="0042469A" w:rsidRDefault="0042469A" w:rsidP="00DB53DA">
      <w:r w:rsidRPr="0042469A">
        <w:t>2. Input: Only the author’s original text was provided for language editing; no confidential or unpublished data</w:t>
      </w:r>
      <w:r w:rsidR="002A017A">
        <w:rPr>
          <w:rFonts w:hint="eastAsia"/>
        </w:rPr>
        <w:t xml:space="preserve"> </w:t>
      </w:r>
      <w:r w:rsidRPr="0042469A">
        <w:t>were used.</w:t>
      </w:r>
    </w:p>
    <w:p w14:paraId="27AC993B" w14:textId="09EF43C3" w:rsidR="007D3C00" w:rsidRDefault="0042469A" w:rsidP="00DB53DA">
      <w:r w:rsidRPr="0042469A">
        <w:t>3. Responsibility: The author takes full responsibility for the content and conclusions of this manuscript.</w:t>
      </w:r>
    </w:p>
    <w:p w14:paraId="237F4719" w14:textId="77777777" w:rsidR="007D3C00" w:rsidRDefault="007D3C00" w:rsidP="00DB53DA"/>
    <w:p w14:paraId="4E89BD32" w14:textId="77777777" w:rsidR="007D3C00" w:rsidRDefault="007D3C00" w:rsidP="00DB53DA"/>
    <w:p w14:paraId="152C18E8" w14:textId="77777777" w:rsidR="007D3C00" w:rsidRDefault="002B2436" w:rsidP="00DB53DA">
      <w:r>
        <w:t>References</w:t>
      </w:r>
    </w:p>
    <w:p w14:paraId="57C44BC7" w14:textId="77777777" w:rsidR="007D3C00" w:rsidRDefault="007D3C00" w:rsidP="00DB53DA"/>
    <w:p w14:paraId="0556C244" w14:textId="77777777" w:rsidR="00571C84" w:rsidRPr="00571C84" w:rsidRDefault="00571C84" w:rsidP="00DB53DA">
      <w:pPr>
        <w:pStyle w:val="Bibliography"/>
        <w:rPr>
          <w:rFonts w:ascii="Calibri Light" w:hAnsi="Calibri Light" w:cs="Calibri Light"/>
          <w:kern w:val="0"/>
        </w:rPr>
      </w:pPr>
      <w:r>
        <w:fldChar w:fldCharType="begin"/>
      </w:r>
      <w:r>
        <w:instrText xml:space="preserve"> ADDIN ZOTERO_BIBL {"uncited":[],"omitted":[],"custom":[]} CSL_BIBLIOGRAPHY </w:instrText>
      </w:r>
      <w:r>
        <w:fldChar w:fldCharType="separate"/>
      </w:r>
      <w:r w:rsidRPr="00571C84">
        <w:rPr>
          <w:rFonts w:ascii="Calibri Light" w:hAnsi="Calibri Light" w:cs="Calibri Light"/>
          <w:i/>
          <w:iCs/>
          <w:kern w:val="0"/>
        </w:rPr>
        <w:t>Bilibili</w:t>
      </w:r>
      <w:r w:rsidRPr="00571C84">
        <w:rPr>
          <w:rFonts w:ascii="Calibri Light" w:hAnsi="Calibri Light" w:cs="Calibri Light"/>
          <w:kern w:val="0"/>
        </w:rPr>
        <w:t>. (n.d.). Retrieved October 28, 2025, from https://www.bilibili.com/</w:t>
      </w:r>
    </w:p>
    <w:p w14:paraId="6C6767EB" w14:textId="77777777" w:rsidR="00571C84" w:rsidRPr="00571C84" w:rsidRDefault="00571C84" w:rsidP="00DB53DA">
      <w:pPr>
        <w:pStyle w:val="Bibliography"/>
      </w:pPr>
      <w:r w:rsidRPr="00571C84">
        <w:t xml:space="preserve">Burkut, E. B., Tekin, S., &amp; Dal, M. (2025). Art and Museums in the Digital Age: An Overview of the Concepts and Spatial Design. </w:t>
      </w:r>
      <w:r w:rsidRPr="00571C84">
        <w:rPr>
          <w:i/>
          <w:iCs/>
        </w:rPr>
        <w:t>Online Journal of Art &amp; Design</w:t>
      </w:r>
      <w:r w:rsidRPr="00571C84">
        <w:t xml:space="preserve">, </w:t>
      </w:r>
      <w:r w:rsidRPr="00571C84">
        <w:rPr>
          <w:i/>
          <w:iCs/>
        </w:rPr>
        <w:t>13</w:t>
      </w:r>
      <w:r w:rsidRPr="00571C84">
        <w:t>(1). https://core.ac.uk/download/pdf/643688920.pdf</w:t>
      </w:r>
    </w:p>
    <w:p w14:paraId="560A8B92" w14:textId="77777777" w:rsidR="00571C84" w:rsidRPr="00571C84" w:rsidRDefault="00571C84" w:rsidP="00DB53DA">
      <w:pPr>
        <w:pStyle w:val="Bibliography"/>
      </w:pPr>
      <w:r w:rsidRPr="00571C84">
        <w:t xml:space="preserve">Chen, L. (2024). Digital Resource Development and Teaching Mode Innovation of Chinese Excellent Traditional Culture Calligraphy Art in Civic and Political Science Courses of Colleges and Universities. </w:t>
      </w:r>
      <w:r w:rsidRPr="00571C84">
        <w:rPr>
          <w:i/>
          <w:iCs/>
        </w:rPr>
        <w:t>Applied Mathematics and Nonlinear Sciences</w:t>
      </w:r>
      <w:r w:rsidRPr="00571C84">
        <w:t xml:space="preserve">, </w:t>
      </w:r>
      <w:r w:rsidRPr="00571C84">
        <w:rPr>
          <w:i/>
          <w:iCs/>
        </w:rPr>
        <w:t>9</w:t>
      </w:r>
      <w:r w:rsidRPr="00571C84">
        <w:t>(1). https://doi.org/10.2478/amns-2024-2852</w:t>
      </w:r>
    </w:p>
    <w:p w14:paraId="6D993AC6" w14:textId="77777777" w:rsidR="00571C84" w:rsidRPr="00571C84" w:rsidRDefault="00571C84" w:rsidP="00DB53DA">
      <w:pPr>
        <w:pStyle w:val="Bibliography"/>
      </w:pPr>
      <w:r w:rsidRPr="00571C84">
        <w:t xml:space="preserve">Chen, W. (2024). The integration strategy of art media and traditional culture in the digital age. </w:t>
      </w:r>
      <w:r w:rsidRPr="00571C84">
        <w:rPr>
          <w:i/>
          <w:iCs/>
        </w:rPr>
        <w:t>New Legends</w:t>
      </w:r>
      <w:r w:rsidRPr="00571C84">
        <w:t xml:space="preserve">, </w:t>
      </w:r>
      <w:r w:rsidRPr="00571C84">
        <w:rPr>
          <w:i/>
          <w:iCs/>
        </w:rPr>
        <w:t>25</w:t>
      </w:r>
      <w:r w:rsidRPr="00571C84">
        <w:t>, 25–27.</w:t>
      </w:r>
    </w:p>
    <w:p w14:paraId="2A70BCDC" w14:textId="77777777" w:rsidR="00571C84" w:rsidRPr="00571C84" w:rsidRDefault="00571C84" w:rsidP="00DB53DA">
      <w:pPr>
        <w:pStyle w:val="Bibliography"/>
      </w:pPr>
      <w:r w:rsidRPr="00571C84">
        <w:t xml:space="preserve">Diao, Y. (2024). Research on the innovative dissemination of classic works of calligraphy in the “Chinese Calligraphy Conference”. </w:t>
      </w:r>
      <w:r w:rsidRPr="00571C84">
        <w:rPr>
          <w:i/>
          <w:iCs/>
        </w:rPr>
        <w:t>Western Literature and Art Studies</w:t>
      </w:r>
      <w:r w:rsidRPr="00571C84">
        <w:t xml:space="preserve">, </w:t>
      </w:r>
      <w:r w:rsidRPr="00571C84">
        <w:rPr>
          <w:i/>
          <w:iCs/>
        </w:rPr>
        <w:t>6</w:t>
      </w:r>
      <w:r w:rsidRPr="00571C84">
        <w:t>, 119–124.</w:t>
      </w:r>
    </w:p>
    <w:p w14:paraId="420A125F" w14:textId="77777777" w:rsidR="00571C84" w:rsidRPr="00571C84" w:rsidRDefault="00571C84" w:rsidP="00DB53DA">
      <w:pPr>
        <w:pStyle w:val="Bibliography"/>
      </w:pPr>
      <w:r w:rsidRPr="00571C84">
        <w:t xml:space="preserve">Feng, M. (2024). The cultural connotation and modern inheritance of calligraphy art. </w:t>
      </w:r>
      <w:r w:rsidRPr="00571C84">
        <w:rPr>
          <w:i/>
          <w:iCs/>
        </w:rPr>
        <w:t>China National Exhibition</w:t>
      </w:r>
      <w:r w:rsidRPr="00571C84">
        <w:t xml:space="preserve">, </w:t>
      </w:r>
      <w:r w:rsidRPr="00571C84">
        <w:rPr>
          <w:i/>
          <w:iCs/>
        </w:rPr>
        <w:t>19</w:t>
      </w:r>
      <w:r w:rsidRPr="00571C84">
        <w:t>, 103–105.</w:t>
      </w:r>
    </w:p>
    <w:p w14:paraId="176FA72C" w14:textId="77777777" w:rsidR="00571C84" w:rsidRPr="00571C84" w:rsidRDefault="00571C84" w:rsidP="00DB53DA">
      <w:pPr>
        <w:pStyle w:val="Bibliography"/>
      </w:pPr>
      <w:r w:rsidRPr="00571C84">
        <w:t xml:space="preserve">Gao, H. (2018). A Probe into the Communication of Calligraphy Art in the New Media Age. </w:t>
      </w:r>
      <w:r w:rsidRPr="00571C84">
        <w:rPr>
          <w:i/>
          <w:iCs/>
        </w:rPr>
        <w:t>Chinese Calligraphy</w:t>
      </w:r>
      <w:r w:rsidRPr="00571C84">
        <w:t xml:space="preserve">, </w:t>
      </w:r>
      <w:r w:rsidRPr="00571C84">
        <w:rPr>
          <w:i/>
          <w:iCs/>
        </w:rPr>
        <w:t>10</w:t>
      </w:r>
      <w:r w:rsidRPr="00571C84">
        <w:t>, 168–169.</w:t>
      </w:r>
    </w:p>
    <w:p w14:paraId="316D029A" w14:textId="77777777" w:rsidR="00571C84" w:rsidRPr="00571C84" w:rsidRDefault="00571C84" w:rsidP="00DB53DA">
      <w:pPr>
        <w:pStyle w:val="Bibliography"/>
      </w:pPr>
      <w:r w:rsidRPr="00571C84">
        <w:t xml:space="preserve">He, M. (2020). The spread and development of calligraphy in the era of digital media. </w:t>
      </w:r>
      <w:r w:rsidRPr="00571C84">
        <w:rPr>
          <w:i/>
          <w:iCs/>
        </w:rPr>
        <w:t>Wen Yuan</w:t>
      </w:r>
      <w:r w:rsidRPr="00571C84">
        <w:t xml:space="preserve">, </w:t>
      </w:r>
      <w:r w:rsidRPr="00571C84">
        <w:rPr>
          <w:i/>
          <w:iCs/>
        </w:rPr>
        <w:t>2</w:t>
      </w:r>
      <w:r w:rsidRPr="00571C84">
        <w:t>, 441–442. https://doi.org/10.12252/j.issn.2096-627X.2020.02.2</w:t>
      </w:r>
    </w:p>
    <w:p w14:paraId="3E098997" w14:textId="77777777" w:rsidR="00571C84" w:rsidRPr="00571C84" w:rsidRDefault="00571C84" w:rsidP="00DB53DA">
      <w:pPr>
        <w:pStyle w:val="Bibliography"/>
      </w:pPr>
      <w:r w:rsidRPr="00571C84">
        <w:lastRenderedPageBreak/>
        <w:t xml:space="preserve">He, Z. (2024). Digital Publishing Promotes the Dissemination and Safeguarding of Intangible Cultural Heritage: A Case Study of Traditional Chinese Calligraphy. </w:t>
      </w:r>
      <w:r w:rsidRPr="00571C84">
        <w:rPr>
          <w:i/>
          <w:iCs/>
        </w:rPr>
        <w:t>Culture Journal</w:t>
      </w:r>
      <w:r w:rsidRPr="00571C84">
        <w:t xml:space="preserve">, </w:t>
      </w:r>
      <w:r w:rsidRPr="00571C84">
        <w:rPr>
          <w:i/>
          <w:iCs/>
        </w:rPr>
        <w:t>9</w:t>
      </w:r>
      <w:r w:rsidRPr="00571C84">
        <w:t>, 14–17.</w:t>
      </w:r>
    </w:p>
    <w:p w14:paraId="0EF02FD0" w14:textId="77777777" w:rsidR="00571C84" w:rsidRPr="00571C84" w:rsidRDefault="00571C84" w:rsidP="00DB53DA">
      <w:pPr>
        <w:pStyle w:val="Bibliography"/>
      </w:pPr>
      <w:r w:rsidRPr="00571C84">
        <w:t xml:space="preserve">Hongming, Z. (2024). Construction of International Communication of Chinese Calligraphy Culture in the Digital Age Selecting and the Selection of the Pathways. </w:t>
      </w:r>
      <w:r w:rsidRPr="00571C84">
        <w:rPr>
          <w:i/>
          <w:iCs/>
        </w:rPr>
        <w:t>Academic Journal of Humanities &amp; Social Sciences</w:t>
      </w:r>
      <w:r w:rsidRPr="00571C84">
        <w:t xml:space="preserve">, </w:t>
      </w:r>
      <w:r w:rsidRPr="00571C84">
        <w:rPr>
          <w:i/>
          <w:iCs/>
        </w:rPr>
        <w:t>7</w:t>
      </w:r>
      <w:r w:rsidRPr="00571C84">
        <w:t>(7), 259–264. https://doi.org/10.25236/AJHSS.2024.070740</w:t>
      </w:r>
    </w:p>
    <w:p w14:paraId="2F66FCC1" w14:textId="77777777" w:rsidR="00571C84" w:rsidRPr="00571C84" w:rsidRDefault="00571C84" w:rsidP="00DB53DA">
      <w:pPr>
        <w:pStyle w:val="Bibliography"/>
      </w:pPr>
      <w:r w:rsidRPr="00571C84">
        <w:t xml:space="preserve">Hou, Y. (2023). Innovation and inheritance of calligraphy art in the context of the digital age. </w:t>
      </w:r>
      <w:r w:rsidRPr="00571C84">
        <w:rPr>
          <w:i/>
          <w:iCs/>
        </w:rPr>
        <w:t>Calligraphy Appreciation and Critique Calligraphy Education</w:t>
      </w:r>
      <w:r w:rsidRPr="00571C84">
        <w:t xml:space="preserve">, </w:t>
      </w:r>
      <w:r w:rsidRPr="00571C84">
        <w:rPr>
          <w:i/>
          <w:iCs/>
        </w:rPr>
        <w:t>2</w:t>
      </w:r>
      <w:r w:rsidRPr="00571C84">
        <w:t>, 49–51.</w:t>
      </w:r>
    </w:p>
    <w:p w14:paraId="1CFB48D0" w14:textId="77777777" w:rsidR="00571C84" w:rsidRPr="00571C84" w:rsidRDefault="00571C84" w:rsidP="00DB53DA">
      <w:pPr>
        <w:pStyle w:val="Bibliography"/>
      </w:pPr>
      <w:r w:rsidRPr="00571C84">
        <w:t xml:space="preserve">Huang, Y., &amp; Wang, Y. (2023). Research on the communication of calligraphy art in the new media era. </w:t>
      </w:r>
      <w:r w:rsidRPr="00571C84">
        <w:rPr>
          <w:i/>
          <w:iCs/>
        </w:rPr>
        <w:t>JinGu Creative Literature</w:t>
      </w:r>
      <w:r w:rsidRPr="00571C84">
        <w:t xml:space="preserve">, </w:t>
      </w:r>
      <w:r w:rsidRPr="00571C84">
        <w:rPr>
          <w:i/>
          <w:iCs/>
        </w:rPr>
        <w:t>31</w:t>
      </w:r>
      <w:r w:rsidRPr="00571C84">
        <w:t>, 98–100. https://doi.org/10.20024/j.cnki.CN42-1911/I.2023.31.031</w:t>
      </w:r>
    </w:p>
    <w:p w14:paraId="6F251F16" w14:textId="77777777" w:rsidR="00571C84" w:rsidRPr="00571C84" w:rsidRDefault="00571C84" w:rsidP="00DB53DA">
      <w:pPr>
        <w:pStyle w:val="Bibliography"/>
      </w:pPr>
      <w:r w:rsidRPr="00571C84">
        <w:t xml:space="preserve">Ibrahim, R., &amp; Mustafa Kamal, R. (2018). Templates for Thinking. </w:t>
      </w:r>
      <w:r w:rsidRPr="00571C84">
        <w:rPr>
          <w:i/>
          <w:iCs/>
        </w:rPr>
        <w:t>Unpublished Literary. Copyright MYIPO LY2018002437</w:t>
      </w:r>
      <w:r w:rsidRPr="00571C84">
        <w:t>.</w:t>
      </w:r>
    </w:p>
    <w:p w14:paraId="7E2692CA" w14:textId="77777777" w:rsidR="00571C84" w:rsidRPr="00571C84" w:rsidRDefault="00571C84" w:rsidP="00DB53DA">
      <w:pPr>
        <w:pStyle w:val="Bibliography"/>
      </w:pPr>
      <w:r w:rsidRPr="00571C84">
        <w:t xml:space="preserve">Li, Z. (2024). The digital transformation of the art of calligraphy. </w:t>
      </w:r>
      <w:r w:rsidRPr="00571C84">
        <w:rPr>
          <w:i/>
          <w:iCs/>
        </w:rPr>
        <w:t>Calligraphy Newspaper</w:t>
      </w:r>
      <w:r w:rsidRPr="00571C84">
        <w:t>, 1–5.</w:t>
      </w:r>
    </w:p>
    <w:p w14:paraId="28DA3CB4" w14:textId="77777777" w:rsidR="00571C84" w:rsidRPr="00571C84" w:rsidRDefault="00571C84" w:rsidP="00DB53DA">
      <w:pPr>
        <w:pStyle w:val="Bibliography"/>
      </w:pPr>
      <w:r w:rsidRPr="00571C84">
        <w:t xml:space="preserve">Lin, T. T., She, J., Wang, Y.-A., &amp; Zhang, K. (2025). Future Ink: The Collision of AI and Chinese Calligraphy. </w:t>
      </w:r>
      <w:r w:rsidRPr="00571C84">
        <w:rPr>
          <w:i/>
          <w:iCs/>
        </w:rPr>
        <w:t>Journal on Computing and Cultural Heritage</w:t>
      </w:r>
      <w:r w:rsidRPr="00571C84">
        <w:t xml:space="preserve">, </w:t>
      </w:r>
      <w:r w:rsidRPr="00571C84">
        <w:rPr>
          <w:i/>
          <w:iCs/>
        </w:rPr>
        <w:t>18</w:t>
      </w:r>
      <w:r w:rsidRPr="00571C84">
        <w:t>(1). https://doi.org/10.1145/3700882</w:t>
      </w:r>
    </w:p>
    <w:p w14:paraId="57579FD4" w14:textId="77777777" w:rsidR="00571C84" w:rsidRPr="00571C84" w:rsidRDefault="00571C84" w:rsidP="00DB53DA">
      <w:pPr>
        <w:pStyle w:val="Bibliography"/>
      </w:pPr>
      <w:r w:rsidRPr="00571C84">
        <w:t xml:space="preserve">Liu, H., Wang, Y., Ma, J., Yu, J., &amp; Ma, Y. (2022). Study on the Application of Intelligent Calligraphy Teaching in the Context of Digital Media. In M. M. Soares, E. Rosenzweig, &amp; A. Marcus (Eds.), </w:t>
      </w:r>
      <w:r w:rsidRPr="00571C84">
        <w:rPr>
          <w:i/>
          <w:iCs/>
        </w:rPr>
        <w:t>Design, User Experience, and Usability: Design Thinking and Practice in Contemporary and Emerging Technologies</w:t>
      </w:r>
      <w:r w:rsidRPr="00571C84">
        <w:t xml:space="preserve"> (pp. 365–383). Springer International Publishing. https://doi.org/10.1007/978-3-031-05906-3_27</w:t>
      </w:r>
    </w:p>
    <w:p w14:paraId="579B6B12" w14:textId="77777777" w:rsidR="00571C84" w:rsidRPr="00571C84" w:rsidRDefault="00571C84" w:rsidP="00DB53DA">
      <w:pPr>
        <w:pStyle w:val="Bibliography"/>
      </w:pPr>
      <w:r w:rsidRPr="00571C84">
        <w:t xml:space="preserve">Lu, Z. (2024). The dissemination and development of calligraphy art in the context of convergence media. </w:t>
      </w:r>
      <w:r w:rsidRPr="00571C84">
        <w:rPr>
          <w:i/>
          <w:iCs/>
        </w:rPr>
        <w:t>New Horizon</w:t>
      </w:r>
      <w:r w:rsidRPr="00571C84">
        <w:t xml:space="preserve">, </w:t>
      </w:r>
      <w:r w:rsidRPr="00571C84">
        <w:rPr>
          <w:i/>
          <w:iCs/>
        </w:rPr>
        <w:t>6</w:t>
      </w:r>
      <w:r w:rsidRPr="00571C84">
        <w:t>, 49–51.</w:t>
      </w:r>
    </w:p>
    <w:p w14:paraId="00677054" w14:textId="77777777" w:rsidR="00571C84" w:rsidRPr="00571C84" w:rsidRDefault="00571C84" w:rsidP="00DB53DA">
      <w:pPr>
        <w:pStyle w:val="Bibliography"/>
      </w:pPr>
      <w:r w:rsidRPr="00571C84">
        <w:t xml:space="preserve">Mao, H. (2025). The development and dissemination of calligraphy art in the digital media era. </w:t>
      </w:r>
      <w:r w:rsidRPr="00571C84">
        <w:rPr>
          <w:i/>
          <w:iCs/>
        </w:rPr>
        <w:t>Calligraphy Appreciation and Review</w:t>
      </w:r>
      <w:r w:rsidRPr="00571C84">
        <w:t xml:space="preserve">, </w:t>
      </w:r>
      <w:r w:rsidRPr="00571C84">
        <w:rPr>
          <w:i/>
          <w:iCs/>
        </w:rPr>
        <w:t>2</w:t>
      </w:r>
      <w:r w:rsidRPr="00571C84">
        <w:t>, 28–30.</w:t>
      </w:r>
    </w:p>
    <w:p w14:paraId="1B4CF161" w14:textId="77777777" w:rsidR="00571C84" w:rsidRPr="00571C84" w:rsidRDefault="00571C84" w:rsidP="00DB53DA">
      <w:pPr>
        <w:pStyle w:val="Bibliography"/>
      </w:pPr>
      <w:r w:rsidRPr="00571C84">
        <w:t xml:space="preserve">Pan, S., &amp; Yi, W. (2024). Under the background of the Belt and Road Initiative, the construction and dissemination of calligraphy art in China is a research on the media. </w:t>
      </w:r>
      <w:r w:rsidRPr="00571C84">
        <w:rPr>
          <w:i/>
          <w:iCs/>
        </w:rPr>
        <w:t>Media Forum</w:t>
      </w:r>
      <w:r w:rsidRPr="00571C84">
        <w:t xml:space="preserve">, </w:t>
      </w:r>
      <w:r w:rsidRPr="00571C84">
        <w:rPr>
          <w:i/>
          <w:iCs/>
        </w:rPr>
        <w:t>7</w:t>
      </w:r>
      <w:r w:rsidRPr="00571C84">
        <w:t>(5), 89–91.</w:t>
      </w:r>
    </w:p>
    <w:p w14:paraId="71D4C5D1" w14:textId="77777777" w:rsidR="00571C84" w:rsidRPr="00571C84" w:rsidRDefault="00571C84" w:rsidP="00DB53DA">
      <w:pPr>
        <w:pStyle w:val="Bibliography"/>
      </w:pPr>
      <w:r w:rsidRPr="00571C84">
        <w:t xml:space="preserve">Rousseau, D. M., Manning, J., &amp; Denyer, D. (2008). 11 Evidence in Management and Organizational Science: Assembling the Field’s Full Weight of Scientific Knowledge Through Syntheses. </w:t>
      </w:r>
      <w:r w:rsidRPr="00571C84">
        <w:rPr>
          <w:i/>
          <w:iCs/>
        </w:rPr>
        <w:t>Academy of Management Annals</w:t>
      </w:r>
      <w:r w:rsidRPr="00571C84">
        <w:t xml:space="preserve">, </w:t>
      </w:r>
      <w:r w:rsidRPr="00571C84">
        <w:rPr>
          <w:i/>
          <w:iCs/>
        </w:rPr>
        <w:t>2</w:t>
      </w:r>
      <w:r w:rsidRPr="00571C84">
        <w:t>(1), 475–515. https://doi.org/10.5465/19416520802211651</w:t>
      </w:r>
    </w:p>
    <w:p w14:paraId="0AB5D844" w14:textId="77777777" w:rsidR="00571C84" w:rsidRPr="00571C84" w:rsidRDefault="00571C84" w:rsidP="00DB53DA">
      <w:pPr>
        <w:pStyle w:val="Bibliography"/>
      </w:pPr>
      <w:r w:rsidRPr="00571C84">
        <w:t xml:space="preserve">Si, Z., &amp; Wu, Y. (2023). Research on the Innovation of Chinese Calligraphy External Communication Practice: A Case Study of Interactive Video Empathy Design. </w:t>
      </w:r>
      <w:r w:rsidRPr="00571C84">
        <w:rPr>
          <w:i/>
          <w:iCs/>
        </w:rPr>
        <w:t>Beijing Culture Creativity</w:t>
      </w:r>
      <w:r w:rsidRPr="00571C84">
        <w:t xml:space="preserve">, </w:t>
      </w:r>
      <w:r w:rsidRPr="00571C84">
        <w:rPr>
          <w:i/>
          <w:iCs/>
        </w:rPr>
        <w:t>S2</w:t>
      </w:r>
      <w:r w:rsidRPr="00571C84">
        <w:t>, 67–76.</w:t>
      </w:r>
    </w:p>
    <w:p w14:paraId="7D366D8F" w14:textId="77777777" w:rsidR="00571C84" w:rsidRPr="00571C84" w:rsidRDefault="00571C84" w:rsidP="00DB53DA">
      <w:pPr>
        <w:pStyle w:val="Bibliography"/>
      </w:pPr>
      <w:r w:rsidRPr="00571C84">
        <w:t xml:space="preserve">Song, D. (2023). Research and Practice of Adaptability of Calligraphy in the Digital Age. </w:t>
      </w:r>
      <w:r w:rsidRPr="00571C84">
        <w:rPr>
          <w:i/>
          <w:iCs/>
        </w:rPr>
        <w:t>Art Evaluation</w:t>
      </w:r>
      <w:r w:rsidRPr="00571C84">
        <w:t>, 61–66.</w:t>
      </w:r>
    </w:p>
    <w:p w14:paraId="2C160461" w14:textId="77777777" w:rsidR="00571C84" w:rsidRPr="00571C84" w:rsidRDefault="00571C84" w:rsidP="00DB53DA">
      <w:pPr>
        <w:pStyle w:val="Bibliography"/>
      </w:pPr>
      <w:r w:rsidRPr="00571C84">
        <w:t xml:space="preserve">Templier, M., &amp; Paré, G. (2015). A framework for guiding and evaluating literature reviews. </w:t>
      </w:r>
      <w:r w:rsidRPr="00571C84">
        <w:rPr>
          <w:i/>
          <w:iCs/>
        </w:rPr>
        <w:t>Communications of the Association for Information Systems</w:t>
      </w:r>
      <w:r w:rsidRPr="00571C84">
        <w:t xml:space="preserve">, </w:t>
      </w:r>
      <w:r w:rsidRPr="00571C84">
        <w:rPr>
          <w:i/>
          <w:iCs/>
        </w:rPr>
        <w:t>37</w:t>
      </w:r>
      <w:r w:rsidRPr="00571C84">
        <w:t>(1), 6.</w:t>
      </w:r>
    </w:p>
    <w:p w14:paraId="63B2D9C6" w14:textId="77777777" w:rsidR="00571C84" w:rsidRPr="00571C84" w:rsidRDefault="00571C84" w:rsidP="00DB53DA">
      <w:pPr>
        <w:pStyle w:val="Bibliography"/>
      </w:pPr>
      <w:r w:rsidRPr="00571C84">
        <w:t xml:space="preserve">Tian, Y. (2024). The International Diffusion of Calligraphy: Multiple Perspectives from Sinological Studies to the Global Art Market. </w:t>
      </w:r>
      <w:r w:rsidRPr="00571C84">
        <w:rPr>
          <w:i/>
          <w:iCs/>
        </w:rPr>
        <w:t>Art Evaluation</w:t>
      </w:r>
      <w:r w:rsidRPr="00571C84">
        <w:t xml:space="preserve">, </w:t>
      </w:r>
      <w:r w:rsidRPr="00571C84">
        <w:rPr>
          <w:i/>
          <w:iCs/>
        </w:rPr>
        <w:t>19</w:t>
      </w:r>
      <w:r w:rsidRPr="00571C84">
        <w:t>, 43–48.</w:t>
      </w:r>
    </w:p>
    <w:p w14:paraId="5F596748" w14:textId="77777777" w:rsidR="00571C84" w:rsidRPr="00571C84" w:rsidRDefault="00571C84" w:rsidP="00DB53DA">
      <w:pPr>
        <w:pStyle w:val="Bibliography"/>
      </w:pPr>
      <w:r w:rsidRPr="00571C84">
        <w:t xml:space="preserve">Wang, L. (2023). The art of calligraphy in the digital age. </w:t>
      </w:r>
      <w:r w:rsidRPr="00571C84">
        <w:rPr>
          <w:i/>
          <w:iCs/>
        </w:rPr>
        <w:t>Huazhang</w:t>
      </w:r>
      <w:r w:rsidRPr="00571C84">
        <w:t xml:space="preserve">, </w:t>
      </w:r>
      <w:r w:rsidRPr="00571C84">
        <w:rPr>
          <w:i/>
          <w:iCs/>
        </w:rPr>
        <w:t>11</w:t>
      </w:r>
      <w:r w:rsidRPr="00571C84">
        <w:t>, 12–14.</w:t>
      </w:r>
    </w:p>
    <w:p w14:paraId="03DC13A5" w14:textId="77777777" w:rsidR="00571C84" w:rsidRPr="00571C84" w:rsidRDefault="00571C84" w:rsidP="00DB53DA">
      <w:pPr>
        <w:pStyle w:val="Bibliography"/>
      </w:pPr>
      <w:r w:rsidRPr="00571C84">
        <w:t xml:space="preserve">Wang, Y. (2024). </w:t>
      </w:r>
      <w:r w:rsidRPr="00571C84">
        <w:rPr>
          <w:i/>
          <w:iCs/>
        </w:rPr>
        <w:t>A Preliminary Study on Digital Calligraphy: A Comparison between Digital Calligraphy and Traditional Calligraphy</w:t>
      </w:r>
      <w:r w:rsidRPr="00571C84">
        <w:t>. https://kns.cnki.net/reader/flowpdf?invoice=Tkd2M7Cg0vmw9lhx0bVfdbsITzf4eHdM%2FeVem7rFreF8GVoHKl7waEjgcP4faMWlpjYLWp2E67vm%2BatQuG5QCQZR6S6zW2EvAZhXK3DgBejbFDkoKI%2F7h7TVfScuas7BjyjDIdu3QOde%2FKbMVQizb%2FGkaNMP1eRPtYnfrgowhK0%3D&amp;platform=NZKPT&amp;product=CMFD&amp;filename=1024698268.nh&amp;tablename=cmfdtemp&amp;type=DISSERTATION&amp;scope=trial&amp;dflag=pdf&amp;pages=&amp;language=CHS&amp;trial=&amp;nonce=703C4C9BF0D34051B62B31B1B04C250C&amp;cflag=pdf</w:t>
      </w:r>
    </w:p>
    <w:p w14:paraId="2CEA564B" w14:textId="77777777" w:rsidR="00571C84" w:rsidRPr="00571C84" w:rsidRDefault="00571C84" w:rsidP="00DB53DA">
      <w:pPr>
        <w:pStyle w:val="Bibliography"/>
      </w:pPr>
      <w:r w:rsidRPr="00571C84">
        <w:t xml:space="preserve">Wang, Y., &amp; Wang, F. (2016). New ideas for the dissemination of calligraphy art in the context of new media. </w:t>
      </w:r>
      <w:r w:rsidRPr="00571C84">
        <w:rPr>
          <w:i/>
          <w:iCs/>
        </w:rPr>
        <w:t>Art Science and Technology</w:t>
      </w:r>
      <w:r w:rsidRPr="00571C84">
        <w:t xml:space="preserve">, </w:t>
      </w:r>
      <w:r w:rsidRPr="00571C84">
        <w:rPr>
          <w:i/>
          <w:iCs/>
        </w:rPr>
        <w:t>29</w:t>
      </w:r>
      <w:r w:rsidRPr="00571C84">
        <w:t>(12), 118.</w:t>
      </w:r>
    </w:p>
    <w:p w14:paraId="34FD3B50" w14:textId="77777777" w:rsidR="00571C84" w:rsidRPr="00571C84" w:rsidRDefault="00571C84" w:rsidP="00DB53DA">
      <w:pPr>
        <w:pStyle w:val="Bibliography"/>
      </w:pPr>
      <w:r w:rsidRPr="00571C84">
        <w:lastRenderedPageBreak/>
        <w:t xml:space="preserve">Xiaoli, M., &amp; Shenglong, M. (2024). INTEGRATION OF ART AND TECHNOLOGY: INNOVATIVE DEVELOPMENT OF CALLIGRAPHY IN THE ERA OF BIG DATA. </w:t>
      </w:r>
      <w:r w:rsidRPr="00571C84">
        <w:rPr>
          <w:i/>
          <w:iCs/>
        </w:rPr>
        <w:t>EPRA International Journal of Multidisciplinary Research (IJMR)</w:t>
      </w:r>
      <w:r w:rsidRPr="00571C84">
        <w:t xml:space="preserve">, </w:t>
      </w:r>
      <w:r w:rsidRPr="00571C84">
        <w:rPr>
          <w:i/>
          <w:iCs/>
        </w:rPr>
        <w:t>9</w:t>
      </w:r>
      <w:r w:rsidRPr="00571C84">
        <w:t>(11), 2455–3662. https://doi.org/10.36713/epra19169</w:t>
      </w:r>
    </w:p>
    <w:p w14:paraId="71D92B26" w14:textId="77777777" w:rsidR="00571C84" w:rsidRPr="00571C84" w:rsidRDefault="00571C84" w:rsidP="00DB53DA">
      <w:pPr>
        <w:pStyle w:val="Bibliography"/>
      </w:pPr>
      <w:r w:rsidRPr="00571C84">
        <w:t xml:space="preserve">Xu, Y. (2024). The dissemination of the art of calligraphy in the context of “Internet +.” </w:t>
      </w:r>
      <w:r w:rsidRPr="00571C84">
        <w:rPr>
          <w:i/>
          <w:iCs/>
        </w:rPr>
        <w:t>Tomorrow’s Style</w:t>
      </w:r>
      <w:r w:rsidRPr="00571C84">
        <w:t xml:space="preserve">, </w:t>
      </w:r>
      <w:r w:rsidRPr="00571C84">
        <w:rPr>
          <w:i/>
          <w:iCs/>
        </w:rPr>
        <w:t>19</w:t>
      </w:r>
      <w:r w:rsidRPr="00571C84">
        <w:t>, 49–51.</w:t>
      </w:r>
    </w:p>
    <w:p w14:paraId="33594EC3" w14:textId="77777777" w:rsidR="00571C84" w:rsidRPr="00571C84" w:rsidRDefault="00571C84" w:rsidP="00DB53DA">
      <w:pPr>
        <w:pStyle w:val="Bibliography"/>
      </w:pPr>
      <w:r w:rsidRPr="00571C84">
        <w:t xml:space="preserve">Xue, J. (2025). The value and inheritance of traditional Chinese calligraphy in the contemporary art system. </w:t>
      </w:r>
      <w:r w:rsidRPr="00571C84">
        <w:rPr>
          <w:i/>
          <w:iCs/>
        </w:rPr>
        <w:t>China National Exhibition</w:t>
      </w:r>
      <w:r w:rsidRPr="00571C84">
        <w:t xml:space="preserve">, </w:t>
      </w:r>
      <w:r w:rsidRPr="00571C84">
        <w:rPr>
          <w:i/>
          <w:iCs/>
        </w:rPr>
        <w:t>1</w:t>
      </w:r>
      <w:r w:rsidRPr="00571C84">
        <w:t>, 115–117.</w:t>
      </w:r>
    </w:p>
    <w:p w14:paraId="042F4F5B" w14:textId="77777777" w:rsidR="00571C84" w:rsidRPr="00571C84" w:rsidRDefault="00571C84" w:rsidP="00DB53DA">
      <w:pPr>
        <w:pStyle w:val="Bibliography"/>
      </w:pPr>
      <w:r w:rsidRPr="00571C84">
        <w:t xml:space="preserve">Yang, W. (2022). Development and Application of Calligraphy Culture Communication Platform Based on Web Technology. </w:t>
      </w:r>
      <w:r w:rsidRPr="00571C84">
        <w:rPr>
          <w:i/>
          <w:iCs/>
        </w:rPr>
        <w:t>EIMT 2022</w:t>
      </w:r>
      <w:r w:rsidRPr="00571C84">
        <w:t>, 113–121. https://doi.org/10.2991/978-94-6463-012-1_13</w:t>
      </w:r>
    </w:p>
    <w:p w14:paraId="26041899" w14:textId="77777777" w:rsidR="00571C84" w:rsidRPr="00571C84" w:rsidRDefault="00571C84" w:rsidP="00DB53DA">
      <w:pPr>
        <w:pStyle w:val="Bibliography"/>
      </w:pPr>
      <w:r w:rsidRPr="00571C84">
        <w:t xml:space="preserve">Yu, H., &amp; Zhou, J. (2020). The path and strategy of the international dissemination of Chinese calligraphy. </w:t>
      </w:r>
      <w:r w:rsidRPr="00571C84">
        <w:rPr>
          <w:i/>
          <w:iCs/>
        </w:rPr>
        <w:t>People’s Tribune</w:t>
      </w:r>
      <w:r w:rsidRPr="00571C84">
        <w:t xml:space="preserve">, </w:t>
      </w:r>
      <w:r w:rsidRPr="00571C84">
        <w:rPr>
          <w:i/>
          <w:iCs/>
        </w:rPr>
        <w:t>07</w:t>
      </w:r>
      <w:r w:rsidRPr="00571C84">
        <w:t>, 120–122.</w:t>
      </w:r>
    </w:p>
    <w:p w14:paraId="06306473" w14:textId="77777777" w:rsidR="00571C84" w:rsidRPr="00571C84" w:rsidRDefault="00571C84" w:rsidP="00DB53DA">
      <w:pPr>
        <w:pStyle w:val="Bibliography"/>
      </w:pPr>
      <w:r w:rsidRPr="00571C84">
        <w:t xml:space="preserve">Zhang, F. (2018). The current situation of the dissemination of calligraphy art in online media. </w:t>
      </w:r>
      <w:r w:rsidRPr="00571C84">
        <w:rPr>
          <w:i/>
          <w:iCs/>
        </w:rPr>
        <w:t>Chuanbo Yu banQuan</w:t>
      </w:r>
      <w:r w:rsidRPr="00571C84">
        <w:t xml:space="preserve">, </w:t>
      </w:r>
      <w:r w:rsidRPr="00571C84">
        <w:rPr>
          <w:i/>
          <w:iCs/>
        </w:rPr>
        <w:t>7</w:t>
      </w:r>
      <w:r w:rsidRPr="00571C84">
        <w:t>, 130-131+134. https://doi.org/10.16852/j.cnki.45-1390/g2.2018.07.054</w:t>
      </w:r>
    </w:p>
    <w:p w14:paraId="098A5278" w14:textId="77777777" w:rsidR="00571C84" w:rsidRPr="00571C84" w:rsidRDefault="00571C84" w:rsidP="00DB53DA">
      <w:pPr>
        <w:pStyle w:val="Bibliography"/>
      </w:pPr>
      <w:r w:rsidRPr="00571C84">
        <w:t xml:space="preserve">Zhang, J. (2019). A survey of digital calligraphy. </w:t>
      </w:r>
      <w:r w:rsidRPr="00571C84">
        <w:rPr>
          <w:i/>
          <w:iCs/>
        </w:rPr>
        <w:t>SCIENTIA SINICA Informationis</w:t>
      </w:r>
      <w:r w:rsidRPr="00571C84">
        <w:t xml:space="preserve">, </w:t>
      </w:r>
      <w:r w:rsidRPr="00571C84">
        <w:rPr>
          <w:i/>
          <w:iCs/>
        </w:rPr>
        <w:t>49</w:t>
      </w:r>
      <w:r w:rsidRPr="00571C84">
        <w:t>(2), 143–158. https://doi.org/10.1360/N112018-00202</w:t>
      </w:r>
    </w:p>
    <w:p w14:paraId="1A8A6C09" w14:textId="77777777" w:rsidR="00571C84" w:rsidRPr="00571C84" w:rsidRDefault="00571C84" w:rsidP="00DB53DA">
      <w:pPr>
        <w:pStyle w:val="Bibliography"/>
      </w:pPr>
      <w:r w:rsidRPr="00571C84">
        <w:t xml:space="preserve">Zhang, L. (2025). Opportunities, Challenges and Strategies for Writing Cultural Inheritance in the Digital Age. </w:t>
      </w:r>
      <w:r w:rsidRPr="00571C84">
        <w:rPr>
          <w:i/>
          <w:iCs/>
        </w:rPr>
        <w:t>Xinchu Culture</w:t>
      </w:r>
      <w:r w:rsidRPr="00571C84">
        <w:t xml:space="preserve">, </w:t>
      </w:r>
      <w:r w:rsidRPr="00571C84">
        <w:rPr>
          <w:i/>
          <w:iCs/>
        </w:rPr>
        <w:t>03</w:t>
      </w:r>
      <w:r w:rsidRPr="00571C84">
        <w:t>, 58–61. https://doi.org/10.20133/j.cnki.CN42-1932/G1.2025.03.015</w:t>
      </w:r>
    </w:p>
    <w:p w14:paraId="4B5F4FB7" w14:textId="77777777" w:rsidR="00571C84" w:rsidRPr="00571C84" w:rsidRDefault="00571C84" w:rsidP="00DB53DA">
      <w:pPr>
        <w:pStyle w:val="Bibliography"/>
      </w:pPr>
      <w:r w:rsidRPr="00571C84">
        <w:t xml:space="preserve">Zhang, S., &amp; Li, Z. (2024). Research on the external communication strategy of Chinese calligraphy. </w:t>
      </w:r>
      <w:r w:rsidRPr="00571C84">
        <w:rPr>
          <w:i/>
          <w:iCs/>
        </w:rPr>
        <w:t>Journalism Lover</w:t>
      </w:r>
      <w:r w:rsidRPr="00571C84">
        <w:t xml:space="preserve">, </w:t>
      </w:r>
      <w:r w:rsidRPr="00571C84">
        <w:rPr>
          <w:i/>
          <w:iCs/>
        </w:rPr>
        <w:t>10</w:t>
      </w:r>
      <w:r w:rsidRPr="00571C84">
        <w:t>, 65–67. https://doi.org/10.16017/j.cnki.xwahz.2024.10.034</w:t>
      </w:r>
    </w:p>
    <w:p w14:paraId="2281ED09" w14:textId="77777777" w:rsidR="00571C84" w:rsidRPr="00571C84" w:rsidRDefault="00571C84" w:rsidP="00DB53DA">
      <w:pPr>
        <w:pStyle w:val="Bibliography"/>
      </w:pPr>
      <w:r w:rsidRPr="00571C84">
        <w:t xml:space="preserve">Zhao, L. (2015). The Contemporary Dissemination of Chinese Calligraphy and Its Strategies. </w:t>
      </w:r>
      <w:r w:rsidRPr="00571C84">
        <w:rPr>
          <w:i/>
          <w:iCs/>
        </w:rPr>
        <w:t>Sichuan Drama</w:t>
      </w:r>
      <w:r w:rsidRPr="00571C84">
        <w:t xml:space="preserve">, </w:t>
      </w:r>
      <w:r w:rsidRPr="00571C84">
        <w:rPr>
          <w:i/>
          <w:iCs/>
        </w:rPr>
        <w:t>10</w:t>
      </w:r>
      <w:r w:rsidRPr="00571C84">
        <w:t>, 51–53.</w:t>
      </w:r>
    </w:p>
    <w:p w14:paraId="6D6F25AB" w14:textId="77777777" w:rsidR="00571C84" w:rsidRPr="00571C84" w:rsidRDefault="00571C84" w:rsidP="00DB53DA">
      <w:pPr>
        <w:pStyle w:val="Bibliography"/>
      </w:pPr>
      <w:r w:rsidRPr="00571C84">
        <w:t xml:space="preserve">Zhu, Z., &amp; Lu, H. (2024). Research on the path of improving calligraphy literacy in the digital era. </w:t>
      </w:r>
      <w:r w:rsidRPr="00571C84">
        <w:rPr>
          <w:i/>
          <w:iCs/>
        </w:rPr>
        <w:t>Art Education Research</w:t>
      </w:r>
      <w:r w:rsidRPr="00571C84">
        <w:t xml:space="preserve">, </w:t>
      </w:r>
      <w:r w:rsidRPr="00571C84">
        <w:rPr>
          <w:i/>
          <w:iCs/>
        </w:rPr>
        <w:t>7</w:t>
      </w:r>
      <w:r w:rsidRPr="00571C84">
        <w:t>, 78–82. https://doi.org/10.3969/j.issn.1674-9286.2024.07.030.</w:t>
      </w:r>
    </w:p>
    <w:p w14:paraId="7E8C1C4B" w14:textId="5BF9BFFF" w:rsidR="007D3C00" w:rsidRDefault="00571C84" w:rsidP="00DB53DA">
      <w:r>
        <w:fldChar w:fldCharType="end"/>
      </w:r>
    </w:p>
    <w:sectPr w:rsidR="007D3C00">
      <w:headerReference w:type="even" r:id="rId17"/>
      <w:headerReference w:type="default" r:id="rId18"/>
      <w:footerReference w:type="default" r:id="rId19"/>
      <w:headerReference w:type="firs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7501D" w14:textId="77777777" w:rsidR="002B2436" w:rsidRDefault="002B2436" w:rsidP="00DB53DA">
      <w:r>
        <w:separator/>
      </w:r>
    </w:p>
  </w:endnote>
  <w:endnote w:type="continuationSeparator" w:id="0">
    <w:p w14:paraId="53DEEAE7" w14:textId="77777777" w:rsidR="002B2436" w:rsidRDefault="002B2436" w:rsidP="00DB5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072139"/>
    </w:sdtPr>
    <w:sdtEndPr/>
    <w:sdtContent>
      <w:p w14:paraId="75A4D0BB" w14:textId="77777777" w:rsidR="007D3C00" w:rsidRDefault="002B2436" w:rsidP="00DB53DA">
        <w:pPr>
          <w:pStyle w:val="Footer"/>
        </w:pPr>
        <w:r>
          <w:fldChar w:fldCharType="begin"/>
        </w:r>
        <w:r>
          <w:instrText xml:space="preserve"> PAGE   \* MERGEFORMAT </w:instrText>
        </w:r>
        <w:r>
          <w:fldChar w:fldCharType="separate"/>
        </w:r>
        <w:r>
          <w:t>2</w:t>
        </w:r>
        <w:r>
          <w:fldChar w:fldCharType="end"/>
        </w:r>
      </w:p>
    </w:sdtContent>
  </w:sdt>
  <w:p w14:paraId="4EE891DD" w14:textId="77777777" w:rsidR="007D3C00" w:rsidRDefault="007D3C00" w:rsidP="00DB53DA"/>
  <w:p w14:paraId="4B30B5E8" w14:textId="77777777" w:rsidR="007D3C00" w:rsidRDefault="007D3C00" w:rsidP="00DB53D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01A00" w14:textId="77777777" w:rsidR="002B2436" w:rsidRDefault="002B2436" w:rsidP="00DB53DA">
      <w:r>
        <w:separator/>
      </w:r>
    </w:p>
  </w:footnote>
  <w:footnote w:type="continuationSeparator" w:id="0">
    <w:p w14:paraId="5304F4EB" w14:textId="77777777" w:rsidR="002B2436" w:rsidRDefault="002B2436" w:rsidP="00DB53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4DC5A" w14:textId="77777777" w:rsidR="007D3C00" w:rsidRDefault="002B2436" w:rsidP="00DB53DA">
    <w:pPr>
      <w:pStyle w:val="Header"/>
    </w:pPr>
    <w:r>
      <w:pict w14:anchorId="6599E7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0" o:spid="_x0000_s2050" type="#_x0000_t136" style="position:absolute;left:0;text-align:left;margin-left:0;margin-top:0;width:530.2pt;height:106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 Light&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AF60C" w14:textId="77777777" w:rsidR="007D3C00" w:rsidRDefault="002B2436" w:rsidP="00DB53DA">
    <w:r>
      <w:pict w14:anchorId="5C5EB0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61" o:spid="_x0000_s2051" type="#_x0000_t136" style="position:absolute;left:0;text-align:left;margin-left:0;margin-top:0;width:530.2pt;height:106pt;rotation:315;z-index:-251653120;mso-position-horizontal:center;mso-position-horizontal-relative:margin;mso-position-vertical:center;mso-position-vertical-relative:margin;mso-width-relative:page;mso-height-relative:page" o:allowincell="f" fillcolor="silver" stroked="f">
          <v:fill opacity=".5"/>
          <v:textpath style="font-family:&quot;Calibri Light&quot;;font-size:1pt" fitpath="t" string="UNDER PEER REVIEW"/>
          <w10:wrap anchorx="margin" anchory="margin"/>
        </v:shape>
      </w:pict>
    </w:r>
  </w:p>
  <w:sdt>
    <w:sdtPr>
      <w:id w:val="-1671709830"/>
    </w:sdtPr>
    <w:sdtEndPr/>
    <w:sdtContent>
      <w:sdt>
        <w:sdtPr>
          <w:id w:val="-903600279"/>
          <w:showingPlcHdr/>
        </w:sdtPr>
        <w:sdtEndPr/>
        <w:sdtContent>
          <w:p w14:paraId="50C47C83" w14:textId="13F73BC7" w:rsidR="007D3C00" w:rsidRDefault="002A017A" w:rsidP="00DB53DA">
            <w:r>
              <w:t xml:space="preserve">     </w:t>
            </w:r>
          </w:p>
        </w:sdtContent>
      </w:sdt>
    </w:sdtContent>
  </w:sdt>
  <w:p w14:paraId="1CE99106" w14:textId="77777777" w:rsidR="007D3C00" w:rsidRDefault="007D3C00" w:rsidP="00DB53D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B7A83" w14:textId="77777777" w:rsidR="007D3C00" w:rsidRDefault="002B2436" w:rsidP="00DB53DA">
    <w:pPr>
      <w:pStyle w:val="Header"/>
    </w:pPr>
    <w:r>
      <w:pict w14:anchorId="379CDF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8360359" o:spid="_x0000_s2049" type="#_x0000_t136" style="position:absolute;left:0;text-align:left;margin-left:0;margin-top:0;width:530.2pt;height:106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 Light&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EFF"/>
    <w:rsid w:val="00004C66"/>
    <w:rsid w:val="0000773A"/>
    <w:rsid w:val="000135DE"/>
    <w:rsid w:val="00014880"/>
    <w:rsid w:val="0001782B"/>
    <w:rsid w:val="00022780"/>
    <w:rsid w:val="00023D37"/>
    <w:rsid w:val="000255EA"/>
    <w:rsid w:val="000279EC"/>
    <w:rsid w:val="00030D59"/>
    <w:rsid w:val="00033112"/>
    <w:rsid w:val="00033D4B"/>
    <w:rsid w:val="00034587"/>
    <w:rsid w:val="00036DAD"/>
    <w:rsid w:val="00041C33"/>
    <w:rsid w:val="0004393A"/>
    <w:rsid w:val="000443E8"/>
    <w:rsid w:val="000479EF"/>
    <w:rsid w:val="000552EA"/>
    <w:rsid w:val="0007051A"/>
    <w:rsid w:val="000731DF"/>
    <w:rsid w:val="00077CDA"/>
    <w:rsid w:val="00080872"/>
    <w:rsid w:val="00082046"/>
    <w:rsid w:val="00084B94"/>
    <w:rsid w:val="00084FE3"/>
    <w:rsid w:val="00091EEF"/>
    <w:rsid w:val="00093E40"/>
    <w:rsid w:val="000A1014"/>
    <w:rsid w:val="000A371A"/>
    <w:rsid w:val="000A390B"/>
    <w:rsid w:val="000A5648"/>
    <w:rsid w:val="000A6A4F"/>
    <w:rsid w:val="000B7191"/>
    <w:rsid w:val="000C4B22"/>
    <w:rsid w:val="000C4B78"/>
    <w:rsid w:val="000D0EA7"/>
    <w:rsid w:val="000D2B48"/>
    <w:rsid w:val="000D6469"/>
    <w:rsid w:val="000E2B67"/>
    <w:rsid w:val="000E3D50"/>
    <w:rsid w:val="000E5E32"/>
    <w:rsid w:val="000E6703"/>
    <w:rsid w:val="000F0D5F"/>
    <w:rsid w:val="001043A6"/>
    <w:rsid w:val="00105A77"/>
    <w:rsid w:val="0011102C"/>
    <w:rsid w:val="00112DE4"/>
    <w:rsid w:val="00116EC6"/>
    <w:rsid w:val="00117037"/>
    <w:rsid w:val="00117422"/>
    <w:rsid w:val="00120DF2"/>
    <w:rsid w:val="00120EE3"/>
    <w:rsid w:val="00131899"/>
    <w:rsid w:val="00132C67"/>
    <w:rsid w:val="00133EB1"/>
    <w:rsid w:val="00136E6C"/>
    <w:rsid w:val="00141BAC"/>
    <w:rsid w:val="001443EF"/>
    <w:rsid w:val="00153F42"/>
    <w:rsid w:val="0015537A"/>
    <w:rsid w:val="001554FE"/>
    <w:rsid w:val="0015740D"/>
    <w:rsid w:val="0015791B"/>
    <w:rsid w:val="00157C27"/>
    <w:rsid w:val="001608F9"/>
    <w:rsid w:val="001618C5"/>
    <w:rsid w:val="0016322D"/>
    <w:rsid w:val="001701AF"/>
    <w:rsid w:val="001726E6"/>
    <w:rsid w:val="00172828"/>
    <w:rsid w:val="00173ED9"/>
    <w:rsid w:val="00175CEF"/>
    <w:rsid w:val="00181A2F"/>
    <w:rsid w:val="001837E0"/>
    <w:rsid w:val="00184424"/>
    <w:rsid w:val="001844C5"/>
    <w:rsid w:val="0018582C"/>
    <w:rsid w:val="00191043"/>
    <w:rsid w:val="001911C8"/>
    <w:rsid w:val="0019270A"/>
    <w:rsid w:val="00192F66"/>
    <w:rsid w:val="001930BA"/>
    <w:rsid w:val="0019330A"/>
    <w:rsid w:val="001977B4"/>
    <w:rsid w:val="00197C1D"/>
    <w:rsid w:val="001A1D94"/>
    <w:rsid w:val="001A53AA"/>
    <w:rsid w:val="001A7AB0"/>
    <w:rsid w:val="001B40CF"/>
    <w:rsid w:val="001B790A"/>
    <w:rsid w:val="001B7CCA"/>
    <w:rsid w:val="001C0F43"/>
    <w:rsid w:val="001C1B7F"/>
    <w:rsid w:val="001C1C65"/>
    <w:rsid w:val="001C301E"/>
    <w:rsid w:val="001D0268"/>
    <w:rsid w:val="001D0809"/>
    <w:rsid w:val="001D3990"/>
    <w:rsid w:val="001D5E0C"/>
    <w:rsid w:val="001E04A8"/>
    <w:rsid w:val="001E4427"/>
    <w:rsid w:val="001F0A8A"/>
    <w:rsid w:val="001F0EB6"/>
    <w:rsid w:val="001F19AB"/>
    <w:rsid w:val="001F233E"/>
    <w:rsid w:val="001F23D7"/>
    <w:rsid w:val="001F75D2"/>
    <w:rsid w:val="00201373"/>
    <w:rsid w:val="0020170B"/>
    <w:rsid w:val="002018AA"/>
    <w:rsid w:val="00201EA1"/>
    <w:rsid w:val="0020202E"/>
    <w:rsid w:val="002036C5"/>
    <w:rsid w:val="002064CE"/>
    <w:rsid w:val="00206F83"/>
    <w:rsid w:val="00213C30"/>
    <w:rsid w:val="002155F4"/>
    <w:rsid w:val="002162B4"/>
    <w:rsid w:val="00220EEE"/>
    <w:rsid w:val="00221AB6"/>
    <w:rsid w:val="00222866"/>
    <w:rsid w:val="00222AAB"/>
    <w:rsid w:val="00230844"/>
    <w:rsid w:val="00230D27"/>
    <w:rsid w:val="00235403"/>
    <w:rsid w:val="00237F43"/>
    <w:rsid w:val="00246177"/>
    <w:rsid w:val="00250A43"/>
    <w:rsid w:val="0025759D"/>
    <w:rsid w:val="002579FD"/>
    <w:rsid w:val="00257A19"/>
    <w:rsid w:val="00261190"/>
    <w:rsid w:val="0026184B"/>
    <w:rsid w:val="00263922"/>
    <w:rsid w:val="00263E74"/>
    <w:rsid w:val="0027128D"/>
    <w:rsid w:val="00272259"/>
    <w:rsid w:val="00280A9C"/>
    <w:rsid w:val="002815ED"/>
    <w:rsid w:val="00283868"/>
    <w:rsid w:val="0028402F"/>
    <w:rsid w:val="00284C5A"/>
    <w:rsid w:val="00290DB6"/>
    <w:rsid w:val="00291C8E"/>
    <w:rsid w:val="00292661"/>
    <w:rsid w:val="00293DAC"/>
    <w:rsid w:val="002946D6"/>
    <w:rsid w:val="0029600C"/>
    <w:rsid w:val="002A017A"/>
    <w:rsid w:val="002A164F"/>
    <w:rsid w:val="002A36D8"/>
    <w:rsid w:val="002B12F5"/>
    <w:rsid w:val="002B2436"/>
    <w:rsid w:val="002B348B"/>
    <w:rsid w:val="002B5CAA"/>
    <w:rsid w:val="002B5D29"/>
    <w:rsid w:val="002C01A1"/>
    <w:rsid w:val="002C0973"/>
    <w:rsid w:val="002C35D3"/>
    <w:rsid w:val="002D00F9"/>
    <w:rsid w:val="002D0723"/>
    <w:rsid w:val="002D1123"/>
    <w:rsid w:val="002D2E76"/>
    <w:rsid w:val="002E0933"/>
    <w:rsid w:val="002E1F4B"/>
    <w:rsid w:val="002E4E3C"/>
    <w:rsid w:val="002F14AA"/>
    <w:rsid w:val="002F1845"/>
    <w:rsid w:val="002F1FA3"/>
    <w:rsid w:val="002F2CDE"/>
    <w:rsid w:val="002F4296"/>
    <w:rsid w:val="002F4FEC"/>
    <w:rsid w:val="002F6C70"/>
    <w:rsid w:val="00304407"/>
    <w:rsid w:val="00305123"/>
    <w:rsid w:val="00307CA5"/>
    <w:rsid w:val="00310230"/>
    <w:rsid w:val="003136B4"/>
    <w:rsid w:val="00314894"/>
    <w:rsid w:val="00315082"/>
    <w:rsid w:val="00315E1A"/>
    <w:rsid w:val="003220D2"/>
    <w:rsid w:val="003239D2"/>
    <w:rsid w:val="00324E94"/>
    <w:rsid w:val="00333EFC"/>
    <w:rsid w:val="00334018"/>
    <w:rsid w:val="00335B00"/>
    <w:rsid w:val="003372A6"/>
    <w:rsid w:val="003372AF"/>
    <w:rsid w:val="00337C03"/>
    <w:rsid w:val="00340821"/>
    <w:rsid w:val="00341107"/>
    <w:rsid w:val="0034150C"/>
    <w:rsid w:val="003422C7"/>
    <w:rsid w:val="00343DD2"/>
    <w:rsid w:val="00344004"/>
    <w:rsid w:val="003445FB"/>
    <w:rsid w:val="00346118"/>
    <w:rsid w:val="00352808"/>
    <w:rsid w:val="003532BA"/>
    <w:rsid w:val="0035572F"/>
    <w:rsid w:val="00356DF9"/>
    <w:rsid w:val="0036494B"/>
    <w:rsid w:val="0036530B"/>
    <w:rsid w:val="00366E9F"/>
    <w:rsid w:val="00367AB1"/>
    <w:rsid w:val="00370304"/>
    <w:rsid w:val="00370BC6"/>
    <w:rsid w:val="00371B8E"/>
    <w:rsid w:val="00375B8C"/>
    <w:rsid w:val="003761A1"/>
    <w:rsid w:val="00381B5E"/>
    <w:rsid w:val="00381DF6"/>
    <w:rsid w:val="003835EE"/>
    <w:rsid w:val="0038512F"/>
    <w:rsid w:val="003922E8"/>
    <w:rsid w:val="003A12CF"/>
    <w:rsid w:val="003A1FB4"/>
    <w:rsid w:val="003A3C2A"/>
    <w:rsid w:val="003A421A"/>
    <w:rsid w:val="003A51B2"/>
    <w:rsid w:val="003B4B13"/>
    <w:rsid w:val="003B5405"/>
    <w:rsid w:val="003C1461"/>
    <w:rsid w:val="003C2476"/>
    <w:rsid w:val="003C270F"/>
    <w:rsid w:val="003C7986"/>
    <w:rsid w:val="003C7FAD"/>
    <w:rsid w:val="003D0C36"/>
    <w:rsid w:val="003D133E"/>
    <w:rsid w:val="003D4E33"/>
    <w:rsid w:val="003E0BB8"/>
    <w:rsid w:val="003E1DC7"/>
    <w:rsid w:val="003E4461"/>
    <w:rsid w:val="003E50C2"/>
    <w:rsid w:val="003E65B3"/>
    <w:rsid w:val="003E6A3F"/>
    <w:rsid w:val="003F00C6"/>
    <w:rsid w:val="003F3EEC"/>
    <w:rsid w:val="003F4027"/>
    <w:rsid w:val="003F5494"/>
    <w:rsid w:val="003F7E3E"/>
    <w:rsid w:val="00400782"/>
    <w:rsid w:val="00404242"/>
    <w:rsid w:val="0040428F"/>
    <w:rsid w:val="00405ADB"/>
    <w:rsid w:val="00407EF4"/>
    <w:rsid w:val="00411A8D"/>
    <w:rsid w:val="0041235E"/>
    <w:rsid w:val="00412720"/>
    <w:rsid w:val="00413304"/>
    <w:rsid w:val="00414F08"/>
    <w:rsid w:val="00416BA0"/>
    <w:rsid w:val="00420FE6"/>
    <w:rsid w:val="00423926"/>
    <w:rsid w:val="004241ED"/>
    <w:rsid w:val="0042469A"/>
    <w:rsid w:val="004246C7"/>
    <w:rsid w:val="004333F4"/>
    <w:rsid w:val="00433750"/>
    <w:rsid w:val="00433EB9"/>
    <w:rsid w:val="00436192"/>
    <w:rsid w:val="0043649E"/>
    <w:rsid w:val="00437194"/>
    <w:rsid w:val="00437D5F"/>
    <w:rsid w:val="004425D0"/>
    <w:rsid w:val="00442B13"/>
    <w:rsid w:val="004436CC"/>
    <w:rsid w:val="004439D5"/>
    <w:rsid w:val="00446086"/>
    <w:rsid w:val="004465D4"/>
    <w:rsid w:val="0044748A"/>
    <w:rsid w:val="00451267"/>
    <w:rsid w:val="00454B81"/>
    <w:rsid w:val="00460DA4"/>
    <w:rsid w:val="00464A57"/>
    <w:rsid w:val="00465BBD"/>
    <w:rsid w:val="00476525"/>
    <w:rsid w:val="004806DB"/>
    <w:rsid w:val="00482158"/>
    <w:rsid w:val="004830F2"/>
    <w:rsid w:val="0048493E"/>
    <w:rsid w:val="00490114"/>
    <w:rsid w:val="00494BDA"/>
    <w:rsid w:val="004971AA"/>
    <w:rsid w:val="004A7D89"/>
    <w:rsid w:val="004B0F08"/>
    <w:rsid w:val="004B189F"/>
    <w:rsid w:val="004B1CED"/>
    <w:rsid w:val="004B31BB"/>
    <w:rsid w:val="004B4606"/>
    <w:rsid w:val="004B6C8E"/>
    <w:rsid w:val="004C4A5A"/>
    <w:rsid w:val="004D39D9"/>
    <w:rsid w:val="004D56D5"/>
    <w:rsid w:val="004E5439"/>
    <w:rsid w:val="004E5E34"/>
    <w:rsid w:val="004F67BE"/>
    <w:rsid w:val="004F7911"/>
    <w:rsid w:val="005007C7"/>
    <w:rsid w:val="00501553"/>
    <w:rsid w:val="00501737"/>
    <w:rsid w:val="00502E9A"/>
    <w:rsid w:val="005043E8"/>
    <w:rsid w:val="00505D70"/>
    <w:rsid w:val="00506A19"/>
    <w:rsid w:val="00512533"/>
    <w:rsid w:val="005153CD"/>
    <w:rsid w:val="00523EB3"/>
    <w:rsid w:val="005249AF"/>
    <w:rsid w:val="00526014"/>
    <w:rsid w:val="00526F08"/>
    <w:rsid w:val="005310AA"/>
    <w:rsid w:val="0053192D"/>
    <w:rsid w:val="00531D3B"/>
    <w:rsid w:val="0053384C"/>
    <w:rsid w:val="00535907"/>
    <w:rsid w:val="0053673B"/>
    <w:rsid w:val="00541267"/>
    <w:rsid w:val="00542D80"/>
    <w:rsid w:val="00544D17"/>
    <w:rsid w:val="005456F3"/>
    <w:rsid w:val="0054615F"/>
    <w:rsid w:val="005506BE"/>
    <w:rsid w:val="005548B5"/>
    <w:rsid w:val="00555516"/>
    <w:rsid w:val="005627F2"/>
    <w:rsid w:val="00563140"/>
    <w:rsid w:val="00564BFA"/>
    <w:rsid w:val="005657C1"/>
    <w:rsid w:val="005658EF"/>
    <w:rsid w:val="00566F34"/>
    <w:rsid w:val="00570C91"/>
    <w:rsid w:val="00571C84"/>
    <w:rsid w:val="00574547"/>
    <w:rsid w:val="005758CC"/>
    <w:rsid w:val="00580E50"/>
    <w:rsid w:val="00582AA6"/>
    <w:rsid w:val="00590BF8"/>
    <w:rsid w:val="005939E1"/>
    <w:rsid w:val="00594662"/>
    <w:rsid w:val="005A1361"/>
    <w:rsid w:val="005A2600"/>
    <w:rsid w:val="005A2E9C"/>
    <w:rsid w:val="005A6ADB"/>
    <w:rsid w:val="005A787E"/>
    <w:rsid w:val="005A787F"/>
    <w:rsid w:val="005B0C0D"/>
    <w:rsid w:val="005B0FC2"/>
    <w:rsid w:val="005B6334"/>
    <w:rsid w:val="005B639F"/>
    <w:rsid w:val="005C0CE0"/>
    <w:rsid w:val="005C6B58"/>
    <w:rsid w:val="005D1D60"/>
    <w:rsid w:val="005D3558"/>
    <w:rsid w:val="005D5C04"/>
    <w:rsid w:val="005D761F"/>
    <w:rsid w:val="005E033E"/>
    <w:rsid w:val="005E4E04"/>
    <w:rsid w:val="005F0AEF"/>
    <w:rsid w:val="005F303D"/>
    <w:rsid w:val="005F4012"/>
    <w:rsid w:val="005F6A8F"/>
    <w:rsid w:val="0060212F"/>
    <w:rsid w:val="00606846"/>
    <w:rsid w:val="00607913"/>
    <w:rsid w:val="00610601"/>
    <w:rsid w:val="00616554"/>
    <w:rsid w:val="00617C95"/>
    <w:rsid w:val="00621456"/>
    <w:rsid w:val="006224E4"/>
    <w:rsid w:val="0063408A"/>
    <w:rsid w:val="0064481F"/>
    <w:rsid w:val="00645337"/>
    <w:rsid w:val="00645F01"/>
    <w:rsid w:val="00647F5F"/>
    <w:rsid w:val="00650E48"/>
    <w:rsid w:val="00651751"/>
    <w:rsid w:val="0065220E"/>
    <w:rsid w:val="00654E80"/>
    <w:rsid w:val="006604E4"/>
    <w:rsid w:val="00664174"/>
    <w:rsid w:val="006648BC"/>
    <w:rsid w:val="00667EF3"/>
    <w:rsid w:val="0067085F"/>
    <w:rsid w:val="006709B6"/>
    <w:rsid w:val="00670A7F"/>
    <w:rsid w:val="0067248D"/>
    <w:rsid w:val="00676236"/>
    <w:rsid w:val="006763B5"/>
    <w:rsid w:val="0067784F"/>
    <w:rsid w:val="00681C58"/>
    <w:rsid w:val="00684890"/>
    <w:rsid w:val="006857BB"/>
    <w:rsid w:val="00686E67"/>
    <w:rsid w:val="006906D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C73C4"/>
    <w:rsid w:val="006D0C95"/>
    <w:rsid w:val="006D2499"/>
    <w:rsid w:val="006D2CDD"/>
    <w:rsid w:val="006D74CF"/>
    <w:rsid w:val="006E0FFA"/>
    <w:rsid w:val="006E3227"/>
    <w:rsid w:val="006E4362"/>
    <w:rsid w:val="006F0611"/>
    <w:rsid w:val="00701FD7"/>
    <w:rsid w:val="007138E5"/>
    <w:rsid w:val="00713E6B"/>
    <w:rsid w:val="00714FD3"/>
    <w:rsid w:val="00715529"/>
    <w:rsid w:val="00715C49"/>
    <w:rsid w:val="0072552A"/>
    <w:rsid w:val="00726B4F"/>
    <w:rsid w:val="00727A01"/>
    <w:rsid w:val="00732F22"/>
    <w:rsid w:val="0073344C"/>
    <w:rsid w:val="007335FC"/>
    <w:rsid w:val="007351AF"/>
    <w:rsid w:val="00735F12"/>
    <w:rsid w:val="00737630"/>
    <w:rsid w:val="007422B3"/>
    <w:rsid w:val="00742F28"/>
    <w:rsid w:val="00753341"/>
    <w:rsid w:val="00756284"/>
    <w:rsid w:val="007572F6"/>
    <w:rsid w:val="00761841"/>
    <w:rsid w:val="007636D1"/>
    <w:rsid w:val="00764FEA"/>
    <w:rsid w:val="00765A81"/>
    <w:rsid w:val="00766AE0"/>
    <w:rsid w:val="00766DF9"/>
    <w:rsid w:val="00770135"/>
    <w:rsid w:val="00771D2D"/>
    <w:rsid w:val="007724CE"/>
    <w:rsid w:val="00772990"/>
    <w:rsid w:val="00774526"/>
    <w:rsid w:val="00774C63"/>
    <w:rsid w:val="0078395E"/>
    <w:rsid w:val="00783A97"/>
    <w:rsid w:val="007854F3"/>
    <w:rsid w:val="00785505"/>
    <w:rsid w:val="007927CA"/>
    <w:rsid w:val="007935C0"/>
    <w:rsid w:val="007948C3"/>
    <w:rsid w:val="00794D87"/>
    <w:rsid w:val="007A0B13"/>
    <w:rsid w:val="007A0B19"/>
    <w:rsid w:val="007A1593"/>
    <w:rsid w:val="007A1B14"/>
    <w:rsid w:val="007A2190"/>
    <w:rsid w:val="007A2B00"/>
    <w:rsid w:val="007A34AE"/>
    <w:rsid w:val="007A3801"/>
    <w:rsid w:val="007A3BFA"/>
    <w:rsid w:val="007A47E1"/>
    <w:rsid w:val="007A6D69"/>
    <w:rsid w:val="007B23E8"/>
    <w:rsid w:val="007B3E2D"/>
    <w:rsid w:val="007B65BE"/>
    <w:rsid w:val="007B6A4C"/>
    <w:rsid w:val="007C1ABD"/>
    <w:rsid w:val="007C1B27"/>
    <w:rsid w:val="007C2058"/>
    <w:rsid w:val="007C557F"/>
    <w:rsid w:val="007C7FDE"/>
    <w:rsid w:val="007D3C00"/>
    <w:rsid w:val="007D5448"/>
    <w:rsid w:val="007D5C80"/>
    <w:rsid w:val="007D66EE"/>
    <w:rsid w:val="007E1614"/>
    <w:rsid w:val="007E4183"/>
    <w:rsid w:val="007E57AF"/>
    <w:rsid w:val="007F2971"/>
    <w:rsid w:val="007F3D1A"/>
    <w:rsid w:val="00800411"/>
    <w:rsid w:val="0080236E"/>
    <w:rsid w:val="008034A9"/>
    <w:rsid w:val="00805BEF"/>
    <w:rsid w:val="008100F7"/>
    <w:rsid w:val="00812AFE"/>
    <w:rsid w:val="00816539"/>
    <w:rsid w:val="00816C78"/>
    <w:rsid w:val="008201FF"/>
    <w:rsid w:val="0082525E"/>
    <w:rsid w:val="00831912"/>
    <w:rsid w:val="00837036"/>
    <w:rsid w:val="00840AC7"/>
    <w:rsid w:val="008522C7"/>
    <w:rsid w:val="00852A09"/>
    <w:rsid w:val="00856341"/>
    <w:rsid w:val="00861319"/>
    <w:rsid w:val="0086543B"/>
    <w:rsid w:val="00866CBD"/>
    <w:rsid w:val="00866ECF"/>
    <w:rsid w:val="00873369"/>
    <w:rsid w:val="00873DC1"/>
    <w:rsid w:val="00874F84"/>
    <w:rsid w:val="00874FB8"/>
    <w:rsid w:val="00880AEB"/>
    <w:rsid w:val="00884623"/>
    <w:rsid w:val="00884E31"/>
    <w:rsid w:val="008872F7"/>
    <w:rsid w:val="00887961"/>
    <w:rsid w:val="00892C84"/>
    <w:rsid w:val="008950BF"/>
    <w:rsid w:val="00897A5A"/>
    <w:rsid w:val="008A1D46"/>
    <w:rsid w:val="008A3FC1"/>
    <w:rsid w:val="008B23DE"/>
    <w:rsid w:val="008B576D"/>
    <w:rsid w:val="008B7E5D"/>
    <w:rsid w:val="008C1572"/>
    <w:rsid w:val="008D2034"/>
    <w:rsid w:val="008D261E"/>
    <w:rsid w:val="008D7B8A"/>
    <w:rsid w:val="008E2AAB"/>
    <w:rsid w:val="008E6574"/>
    <w:rsid w:val="008E67A9"/>
    <w:rsid w:val="008E76CD"/>
    <w:rsid w:val="008F5014"/>
    <w:rsid w:val="009039D4"/>
    <w:rsid w:val="0090428C"/>
    <w:rsid w:val="009065F1"/>
    <w:rsid w:val="0091305D"/>
    <w:rsid w:val="009154CB"/>
    <w:rsid w:val="00920C60"/>
    <w:rsid w:val="00926310"/>
    <w:rsid w:val="00926A99"/>
    <w:rsid w:val="009335BC"/>
    <w:rsid w:val="009349C2"/>
    <w:rsid w:val="0093581A"/>
    <w:rsid w:val="00935EAF"/>
    <w:rsid w:val="00940F34"/>
    <w:rsid w:val="0094259B"/>
    <w:rsid w:val="009428ED"/>
    <w:rsid w:val="009433AC"/>
    <w:rsid w:val="00944176"/>
    <w:rsid w:val="009454F4"/>
    <w:rsid w:val="00947189"/>
    <w:rsid w:val="009520A7"/>
    <w:rsid w:val="00953FC1"/>
    <w:rsid w:val="00955137"/>
    <w:rsid w:val="00955659"/>
    <w:rsid w:val="00963B0E"/>
    <w:rsid w:val="00964983"/>
    <w:rsid w:val="00967248"/>
    <w:rsid w:val="00970FF5"/>
    <w:rsid w:val="009754C1"/>
    <w:rsid w:val="00977B74"/>
    <w:rsid w:val="0098104C"/>
    <w:rsid w:val="009827AA"/>
    <w:rsid w:val="0098661A"/>
    <w:rsid w:val="00986675"/>
    <w:rsid w:val="00993576"/>
    <w:rsid w:val="00994353"/>
    <w:rsid w:val="0099790A"/>
    <w:rsid w:val="009A17E7"/>
    <w:rsid w:val="009A2B95"/>
    <w:rsid w:val="009A558C"/>
    <w:rsid w:val="009A638E"/>
    <w:rsid w:val="009A6CB8"/>
    <w:rsid w:val="009A7223"/>
    <w:rsid w:val="009A76E8"/>
    <w:rsid w:val="009B376B"/>
    <w:rsid w:val="009B55F8"/>
    <w:rsid w:val="009B7087"/>
    <w:rsid w:val="009C5E6A"/>
    <w:rsid w:val="009C728E"/>
    <w:rsid w:val="009C7CD8"/>
    <w:rsid w:val="009D2B98"/>
    <w:rsid w:val="009D4430"/>
    <w:rsid w:val="009E262D"/>
    <w:rsid w:val="009E31DF"/>
    <w:rsid w:val="009E41EF"/>
    <w:rsid w:val="009E75F4"/>
    <w:rsid w:val="009F4E2C"/>
    <w:rsid w:val="009F654C"/>
    <w:rsid w:val="009F738E"/>
    <w:rsid w:val="00A02EC1"/>
    <w:rsid w:val="00A05352"/>
    <w:rsid w:val="00A05E19"/>
    <w:rsid w:val="00A12EE9"/>
    <w:rsid w:val="00A15EC0"/>
    <w:rsid w:val="00A16615"/>
    <w:rsid w:val="00A17BD9"/>
    <w:rsid w:val="00A22505"/>
    <w:rsid w:val="00A2310F"/>
    <w:rsid w:val="00A240D7"/>
    <w:rsid w:val="00A24BC8"/>
    <w:rsid w:val="00A25126"/>
    <w:rsid w:val="00A34915"/>
    <w:rsid w:val="00A37EE4"/>
    <w:rsid w:val="00A40A74"/>
    <w:rsid w:val="00A4116E"/>
    <w:rsid w:val="00A432B4"/>
    <w:rsid w:val="00A4576B"/>
    <w:rsid w:val="00A4744D"/>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1A60"/>
    <w:rsid w:val="00A7313C"/>
    <w:rsid w:val="00A75398"/>
    <w:rsid w:val="00A75FD3"/>
    <w:rsid w:val="00A769D0"/>
    <w:rsid w:val="00A81923"/>
    <w:rsid w:val="00A8730B"/>
    <w:rsid w:val="00A905B3"/>
    <w:rsid w:val="00A91124"/>
    <w:rsid w:val="00A91565"/>
    <w:rsid w:val="00AA11DB"/>
    <w:rsid w:val="00AA1450"/>
    <w:rsid w:val="00AA1640"/>
    <w:rsid w:val="00AA1F16"/>
    <w:rsid w:val="00AC1295"/>
    <w:rsid w:val="00AC20E5"/>
    <w:rsid w:val="00AC33C8"/>
    <w:rsid w:val="00AC4BA7"/>
    <w:rsid w:val="00AC716D"/>
    <w:rsid w:val="00AD50B4"/>
    <w:rsid w:val="00AD5255"/>
    <w:rsid w:val="00AE02EF"/>
    <w:rsid w:val="00AE07DE"/>
    <w:rsid w:val="00AE0CEF"/>
    <w:rsid w:val="00AE162E"/>
    <w:rsid w:val="00AE33CD"/>
    <w:rsid w:val="00AE449F"/>
    <w:rsid w:val="00AE61F6"/>
    <w:rsid w:val="00AF1FC0"/>
    <w:rsid w:val="00B01489"/>
    <w:rsid w:val="00B02938"/>
    <w:rsid w:val="00B04642"/>
    <w:rsid w:val="00B07B2D"/>
    <w:rsid w:val="00B114D5"/>
    <w:rsid w:val="00B13E0E"/>
    <w:rsid w:val="00B149AF"/>
    <w:rsid w:val="00B14F65"/>
    <w:rsid w:val="00B23AA8"/>
    <w:rsid w:val="00B24DE6"/>
    <w:rsid w:val="00B33C64"/>
    <w:rsid w:val="00B34470"/>
    <w:rsid w:val="00B37771"/>
    <w:rsid w:val="00B37F78"/>
    <w:rsid w:val="00B41139"/>
    <w:rsid w:val="00B425AC"/>
    <w:rsid w:val="00B53613"/>
    <w:rsid w:val="00B55AAA"/>
    <w:rsid w:val="00B61C5D"/>
    <w:rsid w:val="00B62448"/>
    <w:rsid w:val="00B629A4"/>
    <w:rsid w:val="00B641C5"/>
    <w:rsid w:val="00B65593"/>
    <w:rsid w:val="00B677EC"/>
    <w:rsid w:val="00B729E0"/>
    <w:rsid w:val="00B73879"/>
    <w:rsid w:val="00B75F60"/>
    <w:rsid w:val="00B779BF"/>
    <w:rsid w:val="00B77E89"/>
    <w:rsid w:val="00B83EC6"/>
    <w:rsid w:val="00B845B9"/>
    <w:rsid w:val="00B84DCB"/>
    <w:rsid w:val="00B90540"/>
    <w:rsid w:val="00B93E87"/>
    <w:rsid w:val="00B9541A"/>
    <w:rsid w:val="00B976B6"/>
    <w:rsid w:val="00BA1BD9"/>
    <w:rsid w:val="00BA3BD4"/>
    <w:rsid w:val="00BB1BCE"/>
    <w:rsid w:val="00BB4781"/>
    <w:rsid w:val="00BC12D1"/>
    <w:rsid w:val="00BC5F01"/>
    <w:rsid w:val="00BD1B4B"/>
    <w:rsid w:val="00BD1FA0"/>
    <w:rsid w:val="00BD3494"/>
    <w:rsid w:val="00BD413F"/>
    <w:rsid w:val="00BD6E46"/>
    <w:rsid w:val="00BE16E5"/>
    <w:rsid w:val="00BE4ECF"/>
    <w:rsid w:val="00BE5C47"/>
    <w:rsid w:val="00BF3602"/>
    <w:rsid w:val="00BF58F5"/>
    <w:rsid w:val="00BF5F2A"/>
    <w:rsid w:val="00BF7A2A"/>
    <w:rsid w:val="00C00EA6"/>
    <w:rsid w:val="00C01418"/>
    <w:rsid w:val="00C01464"/>
    <w:rsid w:val="00C016CB"/>
    <w:rsid w:val="00C10E7B"/>
    <w:rsid w:val="00C13823"/>
    <w:rsid w:val="00C218FC"/>
    <w:rsid w:val="00C24A19"/>
    <w:rsid w:val="00C24F26"/>
    <w:rsid w:val="00C2687B"/>
    <w:rsid w:val="00C32E32"/>
    <w:rsid w:val="00C34CC3"/>
    <w:rsid w:val="00C371B9"/>
    <w:rsid w:val="00C371E6"/>
    <w:rsid w:val="00C402AE"/>
    <w:rsid w:val="00C40942"/>
    <w:rsid w:val="00C41138"/>
    <w:rsid w:val="00C44D86"/>
    <w:rsid w:val="00C44E1A"/>
    <w:rsid w:val="00C46EE6"/>
    <w:rsid w:val="00C4795D"/>
    <w:rsid w:val="00C5077E"/>
    <w:rsid w:val="00C55DEC"/>
    <w:rsid w:val="00C55EB1"/>
    <w:rsid w:val="00C60AF8"/>
    <w:rsid w:val="00C62764"/>
    <w:rsid w:val="00C64AAA"/>
    <w:rsid w:val="00C7065C"/>
    <w:rsid w:val="00C765CD"/>
    <w:rsid w:val="00C76A0D"/>
    <w:rsid w:val="00C82461"/>
    <w:rsid w:val="00C864B2"/>
    <w:rsid w:val="00C901F7"/>
    <w:rsid w:val="00C92444"/>
    <w:rsid w:val="00C93068"/>
    <w:rsid w:val="00C9306B"/>
    <w:rsid w:val="00C94EDA"/>
    <w:rsid w:val="00C96285"/>
    <w:rsid w:val="00C979C7"/>
    <w:rsid w:val="00CA1AA0"/>
    <w:rsid w:val="00CA35C2"/>
    <w:rsid w:val="00CA4210"/>
    <w:rsid w:val="00CA5B93"/>
    <w:rsid w:val="00CB069A"/>
    <w:rsid w:val="00CB3202"/>
    <w:rsid w:val="00CB54B6"/>
    <w:rsid w:val="00CC0AFD"/>
    <w:rsid w:val="00CC2E98"/>
    <w:rsid w:val="00CC3A7A"/>
    <w:rsid w:val="00CC4B2C"/>
    <w:rsid w:val="00CC77B0"/>
    <w:rsid w:val="00CD4296"/>
    <w:rsid w:val="00CD47B9"/>
    <w:rsid w:val="00CD493F"/>
    <w:rsid w:val="00CD6DE8"/>
    <w:rsid w:val="00CD7A64"/>
    <w:rsid w:val="00D0052B"/>
    <w:rsid w:val="00D00E61"/>
    <w:rsid w:val="00D03797"/>
    <w:rsid w:val="00D043E7"/>
    <w:rsid w:val="00D04B65"/>
    <w:rsid w:val="00D074C4"/>
    <w:rsid w:val="00D10246"/>
    <w:rsid w:val="00D11B9B"/>
    <w:rsid w:val="00D12A41"/>
    <w:rsid w:val="00D1425A"/>
    <w:rsid w:val="00D16501"/>
    <w:rsid w:val="00D17822"/>
    <w:rsid w:val="00D20182"/>
    <w:rsid w:val="00D23B7C"/>
    <w:rsid w:val="00D2513E"/>
    <w:rsid w:val="00D26502"/>
    <w:rsid w:val="00D34C87"/>
    <w:rsid w:val="00D36C19"/>
    <w:rsid w:val="00D419F6"/>
    <w:rsid w:val="00D461B8"/>
    <w:rsid w:val="00D46D70"/>
    <w:rsid w:val="00D51A31"/>
    <w:rsid w:val="00D532F7"/>
    <w:rsid w:val="00D563A6"/>
    <w:rsid w:val="00D56445"/>
    <w:rsid w:val="00D61B3D"/>
    <w:rsid w:val="00D61CF0"/>
    <w:rsid w:val="00D662C8"/>
    <w:rsid w:val="00D66428"/>
    <w:rsid w:val="00D676DD"/>
    <w:rsid w:val="00D71B1D"/>
    <w:rsid w:val="00D75911"/>
    <w:rsid w:val="00D75C8E"/>
    <w:rsid w:val="00D80BA3"/>
    <w:rsid w:val="00D80E58"/>
    <w:rsid w:val="00D92C07"/>
    <w:rsid w:val="00DA3EE5"/>
    <w:rsid w:val="00DA479E"/>
    <w:rsid w:val="00DA4FC1"/>
    <w:rsid w:val="00DB1337"/>
    <w:rsid w:val="00DB2C01"/>
    <w:rsid w:val="00DB3BAE"/>
    <w:rsid w:val="00DB53DA"/>
    <w:rsid w:val="00DB74F6"/>
    <w:rsid w:val="00DB7EDA"/>
    <w:rsid w:val="00DC2955"/>
    <w:rsid w:val="00DC2AB0"/>
    <w:rsid w:val="00DC2DBD"/>
    <w:rsid w:val="00DC2EB4"/>
    <w:rsid w:val="00DC62C2"/>
    <w:rsid w:val="00DD01BF"/>
    <w:rsid w:val="00DD0B12"/>
    <w:rsid w:val="00DD0FC8"/>
    <w:rsid w:val="00DD4334"/>
    <w:rsid w:val="00DD4869"/>
    <w:rsid w:val="00DD5E8C"/>
    <w:rsid w:val="00DD702E"/>
    <w:rsid w:val="00DE466A"/>
    <w:rsid w:val="00DE4CDD"/>
    <w:rsid w:val="00DF3412"/>
    <w:rsid w:val="00E000D9"/>
    <w:rsid w:val="00E0426E"/>
    <w:rsid w:val="00E04632"/>
    <w:rsid w:val="00E1006B"/>
    <w:rsid w:val="00E144A2"/>
    <w:rsid w:val="00E31EF3"/>
    <w:rsid w:val="00E402BE"/>
    <w:rsid w:val="00E42231"/>
    <w:rsid w:val="00E43BC3"/>
    <w:rsid w:val="00E4509C"/>
    <w:rsid w:val="00E46E79"/>
    <w:rsid w:val="00E509AB"/>
    <w:rsid w:val="00E53CB5"/>
    <w:rsid w:val="00E54176"/>
    <w:rsid w:val="00E54D55"/>
    <w:rsid w:val="00E566C4"/>
    <w:rsid w:val="00E5761D"/>
    <w:rsid w:val="00E60024"/>
    <w:rsid w:val="00E65E2E"/>
    <w:rsid w:val="00E72533"/>
    <w:rsid w:val="00E75B25"/>
    <w:rsid w:val="00E80D60"/>
    <w:rsid w:val="00E81175"/>
    <w:rsid w:val="00E81975"/>
    <w:rsid w:val="00E832D1"/>
    <w:rsid w:val="00E83D86"/>
    <w:rsid w:val="00E86E13"/>
    <w:rsid w:val="00E87D8B"/>
    <w:rsid w:val="00E91D9C"/>
    <w:rsid w:val="00E9280D"/>
    <w:rsid w:val="00E94A59"/>
    <w:rsid w:val="00E9645C"/>
    <w:rsid w:val="00E96B3D"/>
    <w:rsid w:val="00E97363"/>
    <w:rsid w:val="00EA167F"/>
    <w:rsid w:val="00EA191C"/>
    <w:rsid w:val="00EA4C9B"/>
    <w:rsid w:val="00EA5F82"/>
    <w:rsid w:val="00EB2210"/>
    <w:rsid w:val="00EB27C4"/>
    <w:rsid w:val="00EC4262"/>
    <w:rsid w:val="00EC46B5"/>
    <w:rsid w:val="00EC6B8C"/>
    <w:rsid w:val="00ED1DD4"/>
    <w:rsid w:val="00ED5FD5"/>
    <w:rsid w:val="00ED6469"/>
    <w:rsid w:val="00ED7AEA"/>
    <w:rsid w:val="00EE2930"/>
    <w:rsid w:val="00EE4AA2"/>
    <w:rsid w:val="00EE5832"/>
    <w:rsid w:val="00EF11B4"/>
    <w:rsid w:val="00EF309E"/>
    <w:rsid w:val="00EF3B75"/>
    <w:rsid w:val="00F04167"/>
    <w:rsid w:val="00F079C9"/>
    <w:rsid w:val="00F1061A"/>
    <w:rsid w:val="00F155B6"/>
    <w:rsid w:val="00F21142"/>
    <w:rsid w:val="00F266B1"/>
    <w:rsid w:val="00F279EA"/>
    <w:rsid w:val="00F27DFB"/>
    <w:rsid w:val="00F32B33"/>
    <w:rsid w:val="00F33567"/>
    <w:rsid w:val="00F431A3"/>
    <w:rsid w:val="00F43760"/>
    <w:rsid w:val="00F452F0"/>
    <w:rsid w:val="00F47ABA"/>
    <w:rsid w:val="00F50965"/>
    <w:rsid w:val="00F51B2E"/>
    <w:rsid w:val="00F5205B"/>
    <w:rsid w:val="00F53E14"/>
    <w:rsid w:val="00F53F96"/>
    <w:rsid w:val="00F560C1"/>
    <w:rsid w:val="00F602AF"/>
    <w:rsid w:val="00F61F33"/>
    <w:rsid w:val="00F67273"/>
    <w:rsid w:val="00F676D1"/>
    <w:rsid w:val="00F75C3C"/>
    <w:rsid w:val="00F75CCB"/>
    <w:rsid w:val="00F76B9B"/>
    <w:rsid w:val="00F779C9"/>
    <w:rsid w:val="00F83404"/>
    <w:rsid w:val="00F852A0"/>
    <w:rsid w:val="00F86A9E"/>
    <w:rsid w:val="00F91BCA"/>
    <w:rsid w:val="00F935A6"/>
    <w:rsid w:val="00F96BDC"/>
    <w:rsid w:val="00FA02CA"/>
    <w:rsid w:val="00FA0B8F"/>
    <w:rsid w:val="00FA46D9"/>
    <w:rsid w:val="00FA4F04"/>
    <w:rsid w:val="00FB2C56"/>
    <w:rsid w:val="00FB4830"/>
    <w:rsid w:val="00FB679B"/>
    <w:rsid w:val="00FB7803"/>
    <w:rsid w:val="00FC2087"/>
    <w:rsid w:val="00FC2291"/>
    <w:rsid w:val="00FC3EED"/>
    <w:rsid w:val="00FC6253"/>
    <w:rsid w:val="00FD0E4F"/>
    <w:rsid w:val="00FD1D33"/>
    <w:rsid w:val="00FD7EE4"/>
    <w:rsid w:val="00FE4135"/>
    <w:rsid w:val="00FE55E5"/>
    <w:rsid w:val="00FE69C3"/>
    <w:rsid w:val="00FF0530"/>
    <w:rsid w:val="00FF186C"/>
    <w:rsid w:val="00FF23CF"/>
    <w:rsid w:val="00FF31BE"/>
    <w:rsid w:val="00FF4EFD"/>
    <w:rsid w:val="044C3116"/>
    <w:rsid w:val="2726460B"/>
    <w:rsid w:val="31BA4157"/>
    <w:rsid w:val="352C0B21"/>
    <w:rsid w:val="3B9D251D"/>
    <w:rsid w:val="4FB66D06"/>
    <w:rsid w:val="5E0A6900"/>
    <w:rsid w:val="62232A33"/>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4191380B"/>
  <w15:docId w15:val="{FC908748-DA80-48F4-9979-98BEB51EC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DB53DA"/>
    <w:pPr>
      <w:jc w:val="both"/>
    </w:pPr>
    <w:rPr>
      <w:rFonts w:asciiTheme="majorHAnsi" w:eastAsiaTheme="minorEastAsia" w:hAnsiTheme="majorHAnsi" w:cstheme="majorBidi"/>
      <w:spacing w:val="-10"/>
      <w:kern w:val="28"/>
      <w:sz w:val="24"/>
      <w:szCs w:val="24"/>
    </w:rPr>
  </w:style>
  <w:style w:type="paragraph" w:styleId="Heading1">
    <w:name w:val="heading 1"/>
    <w:basedOn w:val="Normal"/>
    <w:next w:val="Normal"/>
    <w:link w:val="Heading1Char"/>
    <w:autoRedefine/>
    <w:uiPriority w:val="9"/>
    <w:qFormat/>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cs="Times New Roman"/>
      <w:b/>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cs="Times New Roman"/>
      <w:b/>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eastAsiaTheme="majorEastAsia"/>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eastAsiaTheme="majorEastAsia"/>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eastAsiaTheme="majorEastAsia"/>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eastAsiaTheme="majorEastAsia"/>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widowControl w:val="0"/>
      <w:jc w:val="left"/>
    </w:pPr>
    <w:rPr>
      <w:rFonts w:asciiTheme="minorHAnsi" w:hAnsiTheme="minorHAnsi" w:cstheme="minorBidi"/>
      <w:kern w:val="2"/>
      <w:sz w:val="21"/>
    </w:rPr>
  </w:style>
  <w:style w:type="paragraph" w:styleId="Date">
    <w:name w:val="Date"/>
    <w:basedOn w:val="Normal"/>
    <w:next w:val="Normal"/>
    <w:link w:val="DateChar"/>
    <w:uiPriority w:val="99"/>
    <w:semiHidden/>
    <w:unhideWhenUsed/>
    <w:qFormat/>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semiHidden/>
    <w:unhideWhenUsed/>
    <w:qFormat/>
    <w:pPr>
      <w:spacing w:before="100" w:beforeAutospacing="1" w:after="100" w:afterAutospacing="1"/>
      <w:jc w:val="left"/>
    </w:pPr>
    <w:rPr>
      <w:rFonts w:eastAsia="Times New Roman" w:cs="Times New Roman"/>
      <w:lang w:val="en-MY" w:eastAsia="en-MY"/>
    </w:rPr>
  </w:style>
  <w:style w:type="paragraph" w:styleId="Title">
    <w:name w:val="Title"/>
    <w:basedOn w:val="Normal"/>
    <w:next w:val="Normal"/>
    <w:link w:val="TitleChar"/>
    <w:uiPriority w:val="10"/>
    <w:qFormat/>
    <w:pPr>
      <w:contextualSpacing/>
    </w:pPr>
    <w:rPr>
      <w:rFonts w:eastAsiaTheme="majorEastAsia"/>
      <w:sz w:val="56"/>
      <w:szCs w:val="56"/>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lang w:eastAsia="en-US"/>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ascii="Times New Roman" w:eastAsia="Calibri" w:hAnsi="Times New Roman" w:cs="Arial"/>
      <w:sz w:val="24"/>
      <w:szCs w:val="24"/>
    </w:rPr>
  </w:style>
  <w:style w:type="table" w:customStyle="1" w:styleId="10">
    <w:name w:val="网格型1"/>
    <w:basedOn w:val="TableNormal"/>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ascii="Times New Roman" w:eastAsia="Calibri" w:hAnsi="Times New Roman" w:cs="Arial"/>
      <w:sz w:val="24"/>
      <w:szCs w:val="24"/>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rPr>
  </w:style>
  <w:style w:type="paragraph" w:customStyle="1" w:styleId="Bibliography2">
    <w:name w:val="Bibliography2"/>
    <w:basedOn w:val="Normal"/>
    <w:next w:val="Normal"/>
    <w:uiPriority w:val="37"/>
    <w:semiHidden/>
    <w:unhideWhenUsed/>
    <w:qFormat/>
  </w:style>
  <w:style w:type="paragraph" w:customStyle="1" w:styleId="Bibliography3">
    <w:name w:val="Bibliography3"/>
    <w:basedOn w:val="Normal"/>
    <w:next w:val="Normal"/>
    <w:uiPriority w:val="37"/>
    <w:unhideWhenUsed/>
    <w:qFormat/>
  </w:style>
  <w:style w:type="character" w:customStyle="1" w:styleId="DateChar">
    <w:name w:val="Date Char"/>
    <w:basedOn w:val="DefaultParagraphFont"/>
    <w:link w:val="Date"/>
    <w:uiPriority w:val="99"/>
    <w:semiHidden/>
    <w:qFormat/>
    <w:rPr>
      <w:rFonts w:ascii="Times New Roman" w:eastAsia="Calibri" w:hAnsi="Times New Roman" w:cs="Arial"/>
      <w:sz w:val="24"/>
      <w:szCs w:val="22"/>
      <w:lang w:val="en-GB" w:eastAsia="en-US"/>
    </w:rPr>
  </w:style>
  <w:style w:type="table" w:customStyle="1" w:styleId="20">
    <w:name w:val="网格型2"/>
    <w:basedOn w:val="TableNormal"/>
    <w:uiPriority w:val="99"/>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eastAsia="en-US"/>
    </w:rPr>
  </w:style>
  <w:style w:type="paragraph" w:customStyle="1" w:styleId="11">
    <w:name w:val="书目1"/>
    <w:basedOn w:val="Normal"/>
    <w:next w:val="Normal"/>
    <w:uiPriority w:val="37"/>
    <w:unhideWhenUsed/>
    <w:qFormat/>
  </w:style>
  <w:style w:type="character" w:customStyle="1" w:styleId="CommentTextChar">
    <w:name w:val="Comment Text Char"/>
    <w:basedOn w:val="DefaultParagraphFont"/>
    <w:link w:val="CommentText"/>
    <w:qFormat/>
    <w:rPr>
      <w:rFonts w:eastAsiaTheme="minorEastAsia"/>
      <w:kern w:val="2"/>
      <w:sz w:val="21"/>
      <w:szCs w:val="24"/>
    </w:rPr>
  </w:style>
  <w:style w:type="paragraph" w:customStyle="1" w:styleId="21">
    <w:name w:val="书目2"/>
    <w:basedOn w:val="Normal"/>
    <w:next w:val="Normal"/>
    <w:uiPriority w:val="37"/>
    <w:unhideWhenUsed/>
    <w:qFormat/>
  </w:style>
  <w:style w:type="character" w:customStyle="1" w:styleId="12">
    <w:name w:val="未处理的提及1"/>
    <w:basedOn w:val="DefaultParagraphFont"/>
    <w:uiPriority w:val="99"/>
    <w:semiHidden/>
    <w:unhideWhenUsed/>
    <w:qFormat/>
    <w:rPr>
      <w:color w:val="605E5C"/>
      <w:shd w:val="clear" w:color="auto" w:fill="E1DFDD"/>
    </w:rPr>
  </w:style>
  <w:style w:type="paragraph" w:styleId="Bibliography">
    <w:name w:val="Bibliography"/>
    <w:basedOn w:val="Normal"/>
    <w:next w:val="Normal"/>
    <w:uiPriority w:val="37"/>
    <w:unhideWhenUsed/>
    <w:rsid w:val="006E0F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847110">
      <w:bodyDiv w:val="1"/>
      <w:marLeft w:val="0"/>
      <w:marRight w:val="0"/>
      <w:marTop w:val="0"/>
      <w:marBottom w:val="0"/>
      <w:divBdr>
        <w:top w:val="none" w:sz="0" w:space="0" w:color="auto"/>
        <w:left w:val="none" w:sz="0" w:space="0" w:color="auto"/>
        <w:bottom w:val="none" w:sz="0" w:space="0" w:color="auto"/>
        <w:right w:val="none" w:sz="0" w:space="0" w:color="auto"/>
      </w:divBdr>
    </w:div>
    <w:div w:id="414859686">
      <w:bodyDiv w:val="1"/>
      <w:marLeft w:val="0"/>
      <w:marRight w:val="0"/>
      <w:marTop w:val="0"/>
      <w:marBottom w:val="0"/>
      <w:divBdr>
        <w:top w:val="none" w:sz="0" w:space="0" w:color="auto"/>
        <w:left w:val="none" w:sz="0" w:space="0" w:color="auto"/>
        <w:bottom w:val="none" w:sz="0" w:space="0" w:color="auto"/>
        <w:right w:val="none" w:sz="0" w:space="0" w:color="auto"/>
      </w:divBdr>
    </w:div>
    <w:div w:id="1002508513">
      <w:bodyDiv w:val="1"/>
      <w:marLeft w:val="0"/>
      <w:marRight w:val="0"/>
      <w:marTop w:val="0"/>
      <w:marBottom w:val="0"/>
      <w:divBdr>
        <w:top w:val="none" w:sz="0" w:space="0" w:color="auto"/>
        <w:left w:val="none" w:sz="0" w:space="0" w:color="auto"/>
        <w:bottom w:val="none" w:sz="0" w:space="0" w:color="auto"/>
        <w:right w:val="none" w:sz="0" w:space="0" w:color="auto"/>
      </w:divBdr>
    </w:div>
    <w:div w:id="1032344187">
      <w:bodyDiv w:val="1"/>
      <w:marLeft w:val="0"/>
      <w:marRight w:val="0"/>
      <w:marTop w:val="0"/>
      <w:marBottom w:val="0"/>
      <w:divBdr>
        <w:top w:val="none" w:sz="0" w:space="0" w:color="auto"/>
        <w:left w:val="none" w:sz="0" w:space="0" w:color="auto"/>
        <w:bottom w:val="none" w:sz="0" w:space="0" w:color="auto"/>
        <w:right w:val="none" w:sz="0" w:space="0" w:color="auto"/>
      </w:divBdr>
    </w:div>
    <w:div w:id="1691712437">
      <w:bodyDiv w:val="1"/>
      <w:marLeft w:val="0"/>
      <w:marRight w:val="0"/>
      <w:marTop w:val="0"/>
      <w:marBottom w:val="0"/>
      <w:divBdr>
        <w:top w:val="none" w:sz="0" w:space="0" w:color="auto"/>
        <w:left w:val="none" w:sz="0" w:space="0" w:color="auto"/>
        <w:bottom w:val="none" w:sz="0" w:space="0" w:color="auto"/>
        <w:right w:val="none" w:sz="0" w:space="0" w:color="auto"/>
      </w:divBdr>
    </w:div>
    <w:div w:id="1826781834">
      <w:bodyDiv w:val="1"/>
      <w:marLeft w:val="0"/>
      <w:marRight w:val="0"/>
      <w:marTop w:val="0"/>
      <w:marBottom w:val="0"/>
      <w:divBdr>
        <w:top w:val="none" w:sz="0" w:space="0" w:color="auto"/>
        <w:left w:val="none" w:sz="0" w:space="0" w:color="auto"/>
        <w:bottom w:val="none" w:sz="0" w:space="0" w:color="auto"/>
        <w:right w:val="none" w:sz="0" w:space="0" w:color="auto"/>
      </w:divBdr>
    </w:div>
    <w:div w:id="1927496256">
      <w:bodyDiv w:val="1"/>
      <w:marLeft w:val="0"/>
      <w:marRight w:val="0"/>
      <w:marTop w:val="0"/>
      <w:marBottom w:val="0"/>
      <w:divBdr>
        <w:top w:val="none" w:sz="0" w:space="0" w:color="auto"/>
        <w:left w:val="none" w:sz="0" w:space="0" w:color="auto"/>
        <w:bottom w:val="none" w:sz="0" w:space="0" w:color="auto"/>
        <w:right w:val="none" w:sz="0" w:space="0" w:color="auto"/>
      </w:divBdr>
    </w:div>
    <w:div w:id="1941718697">
      <w:bodyDiv w:val="1"/>
      <w:marLeft w:val="0"/>
      <w:marRight w:val="0"/>
      <w:marTop w:val="0"/>
      <w:marBottom w:val="0"/>
      <w:divBdr>
        <w:top w:val="none" w:sz="0" w:space="0" w:color="auto"/>
        <w:left w:val="none" w:sz="0" w:space="0" w:color="auto"/>
        <w:bottom w:val="none" w:sz="0" w:space="0" w:color="auto"/>
        <w:right w:val="none" w:sz="0" w:space="0" w:color="auto"/>
      </w:divBdr>
    </w:div>
    <w:div w:id="2002272273">
      <w:bodyDiv w:val="1"/>
      <w:marLeft w:val="0"/>
      <w:marRight w:val="0"/>
      <w:marTop w:val="0"/>
      <w:marBottom w:val="0"/>
      <w:divBdr>
        <w:top w:val="none" w:sz="0" w:space="0" w:color="auto"/>
        <w:left w:val="none" w:sz="0" w:space="0" w:color="auto"/>
        <w:bottom w:val="none" w:sz="0" w:space="0" w:color="auto"/>
        <w:right w:val="none" w:sz="0" w:space="0" w:color="auto"/>
      </w:divBdr>
    </w:div>
    <w:div w:id="2058620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02F868-D272-4E4E-8A34-BF92D3C62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2</Pages>
  <Words>17025</Words>
  <Characters>97045</Characters>
  <Application>Microsoft Office Word</Application>
  <DocSecurity>0</DocSecurity>
  <Lines>808</Lines>
  <Paragraphs>227</Paragraphs>
  <ScaleCrop>false</ScaleCrop>
  <Company/>
  <LinksUpToDate>false</LinksUpToDate>
  <CharactersWithSpaces>11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183</cp:lastModifiedBy>
  <cp:revision>88</cp:revision>
  <dcterms:created xsi:type="dcterms:W3CDTF">2024-08-19T11:19:00Z</dcterms:created>
  <dcterms:modified xsi:type="dcterms:W3CDTF">2025-11-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gc7udfZf"/&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